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03A728" w14:textId="4E4B7067" w:rsidR="002C58DA" w:rsidRDefault="002C58DA" w:rsidP="00C25359">
      <w:pPr>
        <w:snapToGrid w:val="0"/>
        <w:spacing w:line="360" w:lineRule="auto"/>
        <w:jc w:val="center"/>
        <w:rPr>
          <w:rFonts w:cs="Times New Roman"/>
          <w:b/>
          <w:bCs/>
          <w:szCs w:val="24"/>
          <w:lang w:val="fr-CA"/>
        </w:rPr>
      </w:pPr>
    </w:p>
    <w:p w14:paraId="3F23F0DE" w14:textId="77777777" w:rsidR="00602DF2" w:rsidRPr="0076205D" w:rsidRDefault="00602DF2" w:rsidP="00C25359">
      <w:pPr>
        <w:snapToGrid w:val="0"/>
        <w:spacing w:line="360" w:lineRule="auto"/>
        <w:jc w:val="center"/>
        <w:rPr>
          <w:rFonts w:cs="Times New Roman"/>
          <w:b/>
          <w:bCs/>
          <w:szCs w:val="24"/>
          <w:lang w:val="fr-CA"/>
        </w:rPr>
      </w:pPr>
    </w:p>
    <w:p w14:paraId="18A2A12B" w14:textId="3BF30778" w:rsidR="00B2354C" w:rsidRPr="009408D1" w:rsidRDefault="00B2354C" w:rsidP="009408D1">
      <w:pPr>
        <w:jc w:val="center"/>
        <w:rPr>
          <w:b/>
          <w:bCs/>
          <w:sz w:val="40"/>
          <w:szCs w:val="48"/>
          <w:lang w:val="fr-CA"/>
        </w:rPr>
      </w:pPr>
      <w:bookmarkStart w:id="0" w:name="_Toc121752976"/>
      <w:r w:rsidRPr="009408D1">
        <w:rPr>
          <w:b/>
          <w:bCs/>
          <w:sz w:val="48"/>
          <w:szCs w:val="44"/>
          <w:lang w:val="fr-CA"/>
        </w:rPr>
        <w:t>Bonnes pratiques et science ouverte</w:t>
      </w:r>
      <w:r w:rsidR="004A1120" w:rsidRPr="009408D1">
        <w:rPr>
          <w:b/>
          <w:bCs/>
          <w:sz w:val="48"/>
          <w:szCs w:val="44"/>
          <w:lang w:val="fr-CA"/>
        </w:rPr>
        <w:t xml:space="preserve"> </w:t>
      </w:r>
      <w:r w:rsidRPr="009408D1">
        <w:rPr>
          <w:b/>
          <w:bCs/>
          <w:sz w:val="48"/>
          <w:szCs w:val="44"/>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2"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5A50B80C" w14:textId="6F71116F" w:rsidR="008C2DBC" w:rsidRDefault="008C2DBC" w:rsidP="00C25359">
      <w:pPr>
        <w:snapToGrid w:val="0"/>
        <w:spacing w:line="360" w:lineRule="auto"/>
        <w:jc w:val="center"/>
        <w:rPr>
          <w:rFonts w:cs="Times New Roman"/>
          <w:szCs w:val="24"/>
          <w:lang w:val="fr-CA"/>
        </w:rPr>
      </w:pPr>
    </w:p>
    <w:p w14:paraId="46F5F875" w14:textId="77777777" w:rsidR="00671ABB" w:rsidRDefault="00671ABB" w:rsidP="00C25359">
      <w:pPr>
        <w:snapToGrid w:val="0"/>
        <w:spacing w:line="360" w:lineRule="auto"/>
        <w:jc w:val="center"/>
        <w:rPr>
          <w:rFonts w:cs="Times New Roman"/>
          <w:szCs w:val="24"/>
          <w:lang w:val="fr-CA"/>
        </w:rPr>
      </w:pPr>
    </w:p>
    <w:p w14:paraId="1C00951A" w14:textId="5FB6CCFA" w:rsidR="00285BA2" w:rsidRPr="000F6F2B" w:rsidRDefault="00671ABB" w:rsidP="00C25359">
      <w:pPr>
        <w:snapToGrid w:val="0"/>
        <w:spacing w:line="360" w:lineRule="auto"/>
        <w:jc w:val="center"/>
        <w:rPr>
          <w:rFonts w:cs="Times New Roman"/>
          <w:sz w:val="28"/>
          <w:szCs w:val="28"/>
          <w:lang w:val="fr-CA"/>
        </w:rPr>
      </w:pPr>
      <w:r w:rsidRPr="0076205D">
        <w:rPr>
          <w:noProof/>
          <w:lang w:val="fr-CA"/>
        </w:rPr>
        <w:drawing>
          <wp:anchor distT="0" distB="0" distL="114300" distR="114300" simplePos="0" relativeHeight="251691008" behindDoc="0" locked="0" layoutInCell="1" allowOverlap="1" wp14:anchorId="1C25F9E2" wp14:editId="1D48A082">
            <wp:simplePos x="0" y="0"/>
            <wp:positionH relativeFrom="column">
              <wp:posOffset>5248275</wp:posOffset>
            </wp:positionH>
            <wp:positionV relativeFrom="paragraph">
              <wp:posOffset>263525</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3962"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1FCDA69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090A5566" w14:textId="56347B51" w:rsidR="00BB06AD" w:rsidRPr="0076205D" w:rsidRDefault="009D5F0B" w:rsidP="00C25359">
      <w:pPr>
        <w:snapToGrid w:val="0"/>
        <w:spacing w:line="360" w:lineRule="auto"/>
        <w:jc w:val="center"/>
        <w:rPr>
          <w:rFonts w:eastAsia="Times New Roman" w:cs="Times New Roman"/>
          <w:szCs w:val="24"/>
          <w:lang w:val="fr-CA"/>
        </w:rPr>
      </w:pPr>
      <w:r>
        <w:rPr>
          <w:rFonts w:eastAsia="Times New Roman" w:cs="Times New Roman"/>
          <w:sz w:val="28"/>
          <w:szCs w:val="28"/>
          <w:lang w:val="fr-CA"/>
        </w:rPr>
        <w:t xml:space="preserve">Version : </w:t>
      </w:r>
      <w:r w:rsidR="00671ABB" w:rsidRPr="00671ABB">
        <w:rPr>
          <w:rFonts w:eastAsia="Times New Roman" w:cs="Times New Roman"/>
          <w:sz w:val="28"/>
          <w:szCs w:val="28"/>
          <w:lang w:val="fr-CA"/>
        </w:rPr>
        <w:t>16 février 2023</w:t>
      </w:r>
      <w:r w:rsidR="00BB06AD" w:rsidRPr="0076205D">
        <w:rPr>
          <w:rFonts w:eastAsia="Times New Roman" w:cs="Times New Roman"/>
          <w:szCs w:val="24"/>
          <w:lang w:val="fr-CA"/>
        </w:rPr>
        <w:br w:type="page"/>
      </w:r>
    </w:p>
    <w:p w14:paraId="4F2BCE71" w14:textId="12E28BFC" w:rsidR="00A510DC" w:rsidRDefault="00345168" w:rsidP="00285A1E">
      <w:pPr>
        <w:pStyle w:val="APA1"/>
      </w:pPr>
      <w:bookmarkStart w:id="1" w:name="_Toc118046181"/>
      <w:bookmarkStart w:id="2" w:name="_Toc121752977"/>
      <w:bookmarkStart w:id="3" w:name="_Toc127443370"/>
      <w:bookmarkStart w:id="4" w:name="_Toc127541214"/>
      <w:r w:rsidRPr="0076205D">
        <w:lastRenderedPageBreak/>
        <w:t>Table des matières</w:t>
      </w:r>
      <w:bookmarkEnd w:id="1"/>
      <w:bookmarkEnd w:id="2"/>
      <w:bookmarkEnd w:id="3"/>
      <w:bookmarkEnd w:id="4"/>
    </w:p>
    <w:p w14:paraId="281C7CA4" w14:textId="77777777"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484F3456" w14:textId="77BB5CD4" w:rsidR="00EC73CA" w:rsidRDefault="008742FC" w:rsidP="00EC73CA">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27541215" w:history="1">
            <w:r w:rsidR="00EC73CA" w:rsidRPr="004D117B">
              <w:rPr>
                <w:rStyle w:val="Hyperlink"/>
                <w:noProof/>
              </w:rPr>
              <w:t>Bonnes pratiques et science ouverte : Un document d’accompagnement au PRD</w:t>
            </w:r>
            <w:r w:rsidR="00EC73CA">
              <w:rPr>
                <w:noProof/>
                <w:webHidden/>
              </w:rPr>
              <w:tab/>
            </w:r>
            <w:r w:rsidR="00EC73CA">
              <w:rPr>
                <w:noProof/>
                <w:webHidden/>
              </w:rPr>
              <w:fldChar w:fldCharType="begin"/>
            </w:r>
            <w:r w:rsidR="00EC73CA">
              <w:rPr>
                <w:noProof/>
                <w:webHidden/>
              </w:rPr>
              <w:instrText xml:space="preserve"> PAGEREF _Toc127541215 \h </w:instrText>
            </w:r>
            <w:r w:rsidR="00EC73CA">
              <w:rPr>
                <w:noProof/>
                <w:webHidden/>
              </w:rPr>
            </w:r>
            <w:r w:rsidR="00EC73CA">
              <w:rPr>
                <w:noProof/>
                <w:webHidden/>
              </w:rPr>
              <w:fldChar w:fldCharType="separate"/>
            </w:r>
            <w:r w:rsidR="00EC73CA">
              <w:rPr>
                <w:noProof/>
                <w:webHidden/>
              </w:rPr>
              <w:t>4</w:t>
            </w:r>
            <w:r w:rsidR="00EC73CA">
              <w:rPr>
                <w:noProof/>
                <w:webHidden/>
              </w:rPr>
              <w:fldChar w:fldCharType="end"/>
            </w:r>
          </w:hyperlink>
        </w:p>
        <w:p w14:paraId="2197A714" w14:textId="3538DB0C" w:rsidR="00EC73CA" w:rsidRDefault="00000000" w:rsidP="00EC73CA">
          <w:pPr>
            <w:pStyle w:val="TOC1"/>
            <w:tabs>
              <w:tab w:val="right" w:leader="dot" w:pos="9350"/>
            </w:tabs>
            <w:spacing w:line="360" w:lineRule="auto"/>
            <w:rPr>
              <w:rFonts w:asciiTheme="minorHAnsi" w:hAnsiTheme="minorHAnsi"/>
              <w:noProof/>
              <w:sz w:val="22"/>
              <w:lang w:eastAsia="en-CA"/>
            </w:rPr>
          </w:pPr>
          <w:hyperlink w:anchor="_Toc127541216" w:history="1">
            <w:r w:rsidR="00EC73CA" w:rsidRPr="004D117B">
              <w:rPr>
                <w:rStyle w:val="Hyperlink"/>
                <w:noProof/>
              </w:rPr>
              <w:t>Comment utiliser ce document lors d’une rencontre de PRD?</w:t>
            </w:r>
            <w:r w:rsidR="00EC73CA">
              <w:rPr>
                <w:noProof/>
                <w:webHidden/>
              </w:rPr>
              <w:tab/>
            </w:r>
            <w:r w:rsidR="00EC73CA">
              <w:rPr>
                <w:noProof/>
                <w:webHidden/>
              </w:rPr>
              <w:fldChar w:fldCharType="begin"/>
            </w:r>
            <w:r w:rsidR="00EC73CA">
              <w:rPr>
                <w:noProof/>
                <w:webHidden/>
              </w:rPr>
              <w:instrText xml:space="preserve"> PAGEREF _Toc127541216 \h </w:instrText>
            </w:r>
            <w:r w:rsidR="00EC73CA">
              <w:rPr>
                <w:noProof/>
                <w:webHidden/>
              </w:rPr>
            </w:r>
            <w:r w:rsidR="00EC73CA">
              <w:rPr>
                <w:noProof/>
                <w:webHidden/>
              </w:rPr>
              <w:fldChar w:fldCharType="separate"/>
            </w:r>
            <w:r w:rsidR="00EC73CA">
              <w:rPr>
                <w:noProof/>
                <w:webHidden/>
              </w:rPr>
              <w:t>5</w:t>
            </w:r>
            <w:r w:rsidR="00EC73CA">
              <w:rPr>
                <w:noProof/>
                <w:webHidden/>
              </w:rPr>
              <w:fldChar w:fldCharType="end"/>
            </w:r>
          </w:hyperlink>
        </w:p>
        <w:p w14:paraId="51F169F4" w14:textId="10124CC8" w:rsidR="00EC73CA" w:rsidRDefault="00000000" w:rsidP="00EC73CA">
          <w:pPr>
            <w:pStyle w:val="TOC1"/>
            <w:tabs>
              <w:tab w:val="right" w:leader="dot" w:pos="9350"/>
            </w:tabs>
            <w:spacing w:line="360" w:lineRule="auto"/>
            <w:rPr>
              <w:rFonts w:asciiTheme="minorHAnsi" w:hAnsiTheme="minorHAnsi"/>
              <w:noProof/>
              <w:sz w:val="22"/>
              <w:lang w:eastAsia="en-CA"/>
            </w:rPr>
          </w:pPr>
          <w:hyperlink w:anchor="_Toc127541217" w:history="1">
            <w:r w:rsidR="00EC73CA" w:rsidRPr="004D117B">
              <w:rPr>
                <w:rStyle w:val="Hyperlink"/>
                <w:noProof/>
              </w:rPr>
              <w:t>Contexte</w:t>
            </w:r>
            <w:r w:rsidR="00EC73CA">
              <w:rPr>
                <w:noProof/>
                <w:webHidden/>
              </w:rPr>
              <w:tab/>
            </w:r>
            <w:r w:rsidR="00EC73CA">
              <w:rPr>
                <w:noProof/>
                <w:webHidden/>
              </w:rPr>
              <w:fldChar w:fldCharType="begin"/>
            </w:r>
            <w:r w:rsidR="00EC73CA">
              <w:rPr>
                <w:noProof/>
                <w:webHidden/>
              </w:rPr>
              <w:instrText xml:space="preserve"> PAGEREF _Toc127541217 \h </w:instrText>
            </w:r>
            <w:r w:rsidR="00EC73CA">
              <w:rPr>
                <w:noProof/>
                <w:webHidden/>
              </w:rPr>
            </w:r>
            <w:r w:rsidR="00EC73CA">
              <w:rPr>
                <w:noProof/>
                <w:webHidden/>
              </w:rPr>
              <w:fldChar w:fldCharType="separate"/>
            </w:r>
            <w:r w:rsidR="00EC73CA">
              <w:rPr>
                <w:noProof/>
                <w:webHidden/>
              </w:rPr>
              <w:t>5</w:t>
            </w:r>
            <w:r w:rsidR="00EC73CA">
              <w:rPr>
                <w:noProof/>
                <w:webHidden/>
              </w:rPr>
              <w:fldChar w:fldCharType="end"/>
            </w:r>
          </w:hyperlink>
        </w:p>
        <w:p w14:paraId="357A9E9E" w14:textId="7E1AEFE7" w:rsidR="00EC73CA" w:rsidRDefault="00000000" w:rsidP="00EC73CA">
          <w:pPr>
            <w:pStyle w:val="TOC2"/>
            <w:tabs>
              <w:tab w:val="right" w:leader="dot" w:pos="9350"/>
            </w:tabs>
            <w:spacing w:line="360" w:lineRule="auto"/>
            <w:rPr>
              <w:rFonts w:asciiTheme="minorHAnsi" w:hAnsiTheme="minorHAnsi"/>
              <w:noProof/>
              <w:sz w:val="22"/>
              <w:lang w:eastAsia="en-CA"/>
            </w:rPr>
          </w:pPr>
          <w:hyperlink w:anchor="_Toc127541218" w:history="1">
            <w:r w:rsidR="00EC73CA" w:rsidRPr="004D117B">
              <w:rPr>
                <w:rStyle w:val="Hyperlink"/>
                <w:noProof/>
                <w:lang w:val="fr-CA"/>
              </w:rPr>
              <w:t>Que sont les pratiques de recherche questionnables?</w:t>
            </w:r>
            <w:r w:rsidR="00EC73CA">
              <w:rPr>
                <w:noProof/>
                <w:webHidden/>
              </w:rPr>
              <w:tab/>
            </w:r>
            <w:r w:rsidR="00EC73CA">
              <w:rPr>
                <w:noProof/>
                <w:webHidden/>
              </w:rPr>
              <w:fldChar w:fldCharType="begin"/>
            </w:r>
            <w:r w:rsidR="00EC73CA">
              <w:rPr>
                <w:noProof/>
                <w:webHidden/>
              </w:rPr>
              <w:instrText xml:space="preserve"> PAGEREF _Toc127541218 \h </w:instrText>
            </w:r>
            <w:r w:rsidR="00EC73CA">
              <w:rPr>
                <w:noProof/>
                <w:webHidden/>
              </w:rPr>
            </w:r>
            <w:r w:rsidR="00EC73CA">
              <w:rPr>
                <w:noProof/>
                <w:webHidden/>
              </w:rPr>
              <w:fldChar w:fldCharType="separate"/>
            </w:r>
            <w:r w:rsidR="00EC73CA">
              <w:rPr>
                <w:noProof/>
                <w:webHidden/>
              </w:rPr>
              <w:t>6</w:t>
            </w:r>
            <w:r w:rsidR="00EC73CA">
              <w:rPr>
                <w:noProof/>
                <w:webHidden/>
              </w:rPr>
              <w:fldChar w:fldCharType="end"/>
            </w:r>
          </w:hyperlink>
        </w:p>
        <w:p w14:paraId="3C23D93B" w14:textId="73FEB3AE" w:rsidR="00EC73CA" w:rsidRDefault="00000000" w:rsidP="00EC73CA">
          <w:pPr>
            <w:pStyle w:val="TOC1"/>
            <w:tabs>
              <w:tab w:val="right" w:leader="dot" w:pos="9350"/>
            </w:tabs>
            <w:spacing w:line="360" w:lineRule="auto"/>
            <w:rPr>
              <w:rFonts w:asciiTheme="minorHAnsi" w:hAnsiTheme="minorHAnsi"/>
              <w:noProof/>
              <w:sz w:val="22"/>
              <w:lang w:eastAsia="en-CA"/>
            </w:rPr>
          </w:pPr>
          <w:hyperlink w:anchor="_Toc127541219" w:history="1">
            <w:r w:rsidR="00EC73CA" w:rsidRPr="004D117B">
              <w:rPr>
                <w:rStyle w:val="Hyperlink"/>
                <w:noProof/>
              </w:rPr>
              <w:t>Les bonnes pratiques en recherche et la science ouverte</w:t>
            </w:r>
            <w:r w:rsidR="00EC73CA">
              <w:rPr>
                <w:noProof/>
                <w:webHidden/>
              </w:rPr>
              <w:tab/>
            </w:r>
            <w:r w:rsidR="00EC73CA">
              <w:rPr>
                <w:noProof/>
                <w:webHidden/>
              </w:rPr>
              <w:fldChar w:fldCharType="begin"/>
            </w:r>
            <w:r w:rsidR="00EC73CA">
              <w:rPr>
                <w:noProof/>
                <w:webHidden/>
              </w:rPr>
              <w:instrText xml:space="preserve"> PAGEREF _Toc127541219 \h </w:instrText>
            </w:r>
            <w:r w:rsidR="00EC73CA">
              <w:rPr>
                <w:noProof/>
                <w:webHidden/>
              </w:rPr>
            </w:r>
            <w:r w:rsidR="00EC73CA">
              <w:rPr>
                <w:noProof/>
                <w:webHidden/>
              </w:rPr>
              <w:fldChar w:fldCharType="separate"/>
            </w:r>
            <w:r w:rsidR="00EC73CA">
              <w:rPr>
                <w:noProof/>
                <w:webHidden/>
              </w:rPr>
              <w:t>8</w:t>
            </w:r>
            <w:r w:rsidR="00EC73CA">
              <w:rPr>
                <w:noProof/>
                <w:webHidden/>
              </w:rPr>
              <w:fldChar w:fldCharType="end"/>
            </w:r>
          </w:hyperlink>
        </w:p>
        <w:p w14:paraId="4651915D" w14:textId="0F71A3E7" w:rsidR="00EC73CA" w:rsidRDefault="00000000" w:rsidP="00EC73CA">
          <w:pPr>
            <w:pStyle w:val="TOC2"/>
            <w:tabs>
              <w:tab w:val="right" w:leader="dot" w:pos="9350"/>
            </w:tabs>
            <w:spacing w:line="360" w:lineRule="auto"/>
            <w:rPr>
              <w:rFonts w:asciiTheme="minorHAnsi" w:hAnsiTheme="minorHAnsi"/>
              <w:noProof/>
              <w:sz w:val="22"/>
              <w:lang w:eastAsia="en-CA"/>
            </w:rPr>
          </w:pPr>
          <w:hyperlink w:anchor="_Toc127541220" w:history="1">
            <w:r w:rsidR="00EC73CA" w:rsidRPr="004D117B">
              <w:rPr>
                <w:rStyle w:val="Hyperlink"/>
                <w:noProof/>
                <w:lang w:val="fr-CA"/>
              </w:rPr>
              <w:t>Le préenregistrement</w:t>
            </w:r>
            <w:r w:rsidR="00EC73CA">
              <w:rPr>
                <w:noProof/>
                <w:webHidden/>
              </w:rPr>
              <w:tab/>
            </w:r>
            <w:r w:rsidR="00EC73CA">
              <w:rPr>
                <w:noProof/>
                <w:webHidden/>
              </w:rPr>
              <w:fldChar w:fldCharType="begin"/>
            </w:r>
            <w:r w:rsidR="00EC73CA">
              <w:rPr>
                <w:noProof/>
                <w:webHidden/>
              </w:rPr>
              <w:instrText xml:space="preserve"> PAGEREF _Toc127541220 \h </w:instrText>
            </w:r>
            <w:r w:rsidR="00EC73CA">
              <w:rPr>
                <w:noProof/>
                <w:webHidden/>
              </w:rPr>
            </w:r>
            <w:r w:rsidR="00EC73CA">
              <w:rPr>
                <w:noProof/>
                <w:webHidden/>
              </w:rPr>
              <w:fldChar w:fldCharType="separate"/>
            </w:r>
            <w:r w:rsidR="00EC73CA">
              <w:rPr>
                <w:noProof/>
                <w:webHidden/>
              </w:rPr>
              <w:t>12</w:t>
            </w:r>
            <w:r w:rsidR="00EC73CA">
              <w:rPr>
                <w:noProof/>
                <w:webHidden/>
              </w:rPr>
              <w:fldChar w:fldCharType="end"/>
            </w:r>
          </w:hyperlink>
        </w:p>
        <w:p w14:paraId="424269F6" w14:textId="61AF9B9B" w:rsidR="00EC73CA" w:rsidRDefault="00000000" w:rsidP="00EC73CA">
          <w:pPr>
            <w:pStyle w:val="TOC2"/>
            <w:tabs>
              <w:tab w:val="right" w:leader="dot" w:pos="9350"/>
            </w:tabs>
            <w:spacing w:line="360" w:lineRule="auto"/>
            <w:rPr>
              <w:rFonts w:asciiTheme="minorHAnsi" w:hAnsiTheme="minorHAnsi"/>
              <w:noProof/>
              <w:sz w:val="22"/>
              <w:lang w:eastAsia="en-CA"/>
            </w:rPr>
          </w:pPr>
          <w:hyperlink w:anchor="_Toc127541221" w:history="1">
            <w:r w:rsidR="00EC73CA" w:rsidRPr="004D117B">
              <w:rPr>
                <w:rStyle w:val="Hyperlink"/>
                <w:noProof/>
                <w:lang w:val="fr-CA"/>
              </w:rPr>
              <w:t>Le rapport enregistré</w:t>
            </w:r>
            <w:r w:rsidR="00EC73CA">
              <w:rPr>
                <w:noProof/>
                <w:webHidden/>
              </w:rPr>
              <w:tab/>
            </w:r>
            <w:r w:rsidR="00EC73CA">
              <w:rPr>
                <w:noProof/>
                <w:webHidden/>
              </w:rPr>
              <w:fldChar w:fldCharType="begin"/>
            </w:r>
            <w:r w:rsidR="00EC73CA">
              <w:rPr>
                <w:noProof/>
                <w:webHidden/>
              </w:rPr>
              <w:instrText xml:space="preserve"> PAGEREF _Toc127541221 \h </w:instrText>
            </w:r>
            <w:r w:rsidR="00EC73CA">
              <w:rPr>
                <w:noProof/>
                <w:webHidden/>
              </w:rPr>
            </w:r>
            <w:r w:rsidR="00EC73CA">
              <w:rPr>
                <w:noProof/>
                <w:webHidden/>
              </w:rPr>
              <w:fldChar w:fldCharType="separate"/>
            </w:r>
            <w:r w:rsidR="00EC73CA">
              <w:rPr>
                <w:noProof/>
                <w:webHidden/>
              </w:rPr>
              <w:t>13</w:t>
            </w:r>
            <w:r w:rsidR="00EC73CA">
              <w:rPr>
                <w:noProof/>
                <w:webHidden/>
              </w:rPr>
              <w:fldChar w:fldCharType="end"/>
            </w:r>
          </w:hyperlink>
        </w:p>
        <w:p w14:paraId="08E7DFA8" w14:textId="7064E6DB" w:rsidR="00EC73CA" w:rsidRDefault="00000000" w:rsidP="00EC73CA">
          <w:pPr>
            <w:pStyle w:val="TOC2"/>
            <w:tabs>
              <w:tab w:val="right" w:leader="dot" w:pos="9350"/>
            </w:tabs>
            <w:spacing w:line="360" w:lineRule="auto"/>
            <w:rPr>
              <w:rFonts w:asciiTheme="minorHAnsi" w:hAnsiTheme="minorHAnsi"/>
              <w:noProof/>
              <w:sz w:val="22"/>
              <w:lang w:eastAsia="en-CA"/>
            </w:rPr>
          </w:pPr>
          <w:hyperlink w:anchor="_Toc127541222" w:history="1">
            <w:r w:rsidR="00EC73CA" w:rsidRPr="004D117B">
              <w:rPr>
                <w:rStyle w:val="Hyperlink"/>
                <w:noProof/>
                <w:lang w:val="fr-CA"/>
              </w:rPr>
              <w:t>Les données ouvertes</w:t>
            </w:r>
            <w:r w:rsidR="00EC73CA">
              <w:rPr>
                <w:noProof/>
                <w:webHidden/>
              </w:rPr>
              <w:tab/>
            </w:r>
            <w:r w:rsidR="00EC73CA">
              <w:rPr>
                <w:noProof/>
                <w:webHidden/>
              </w:rPr>
              <w:fldChar w:fldCharType="begin"/>
            </w:r>
            <w:r w:rsidR="00EC73CA">
              <w:rPr>
                <w:noProof/>
                <w:webHidden/>
              </w:rPr>
              <w:instrText xml:space="preserve"> PAGEREF _Toc127541222 \h </w:instrText>
            </w:r>
            <w:r w:rsidR="00EC73CA">
              <w:rPr>
                <w:noProof/>
                <w:webHidden/>
              </w:rPr>
            </w:r>
            <w:r w:rsidR="00EC73CA">
              <w:rPr>
                <w:noProof/>
                <w:webHidden/>
              </w:rPr>
              <w:fldChar w:fldCharType="separate"/>
            </w:r>
            <w:r w:rsidR="00EC73CA">
              <w:rPr>
                <w:noProof/>
                <w:webHidden/>
              </w:rPr>
              <w:t>14</w:t>
            </w:r>
            <w:r w:rsidR="00EC73CA">
              <w:rPr>
                <w:noProof/>
                <w:webHidden/>
              </w:rPr>
              <w:fldChar w:fldCharType="end"/>
            </w:r>
          </w:hyperlink>
        </w:p>
        <w:p w14:paraId="427BE8FA" w14:textId="2EF82681" w:rsidR="00EC73CA" w:rsidRDefault="00000000" w:rsidP="00EC73CA">
          <w:pPr>
            <w:pStyle w:val="TOC2"/>
            <w:tabs>
              <w:tab w:val="right" w:leader="dot" w:pos="9350"/>
            </w:tabs>
            <w:spacing w:line="360" w:lineRule="auto"/>
            <w:rPr>
              <w:rFonts w:asciiTheme="minorHAnsi" w:hAnsiTheme="minorHAnsi"/>
              <w:noProof/>
              <w:sz w:val="22"/>
              <w:lang w:eastAsia="en-CA"/>
            </w:rPr>
          </w:pPr>
          <w:hyperlink w:anchor="_Toc127541223" w:history="1">
            <w:r w:rsidR="00EC73CA" w:rsidRPr="004D117B">
              <w:rPr>
                <w:rStyle w:val="Hyperlink"/>
                <w:noProof/>
                <w:lang w:val="fr-CA"/>
              </w:rPr>
              <w:t>Les matériels ouverts</w:t>
            </w:r>
            <w:r w:rsidR="00EC73CA">
              <w:rPr>
                <w:noProof/>
                <w:webHidden/>
              </w:rPr>
              <w:tab/>
            </w:r>
            <w:r w:rsidR="00EC73CA">
              <w:rPr>
                <w:noProof/>
                <w:webHidden/>
              </w:rPr>
              <w:fldChar w:fldCharType="begin"/>
            </w:r>
            <w:r w:rsidR="00EC73CA">
              <w:rPr>
                <w:noProof/>
                <w:webHidden/>
              </w:rPr>
              <w:instrText xml:space="preserve"> PAGEREF _Toc127541223 \h </w:instrText>
            </w:r>
            <w:r w:rsidR="00EC73CA">
              <w:rPr>
                <w:noProof/>
                <w:webHidden/>
              </w:rPr>
            </w:r>
            <w:r w:rsidR="00EC73CA">
              <w:rPr>
                <w:noProof/>
                <w:webHidden/>
              </w:rPr>
              <w:fldChar w:fldCharType="separate"/>
            </w:r>
            <w:r w:rsidR="00EC73CA">
              <w:rPr>
                <w:noProof/>
                <w:webHidden/>
              </w:rPr>
              <w:t>16</w:t>
            </w:r>
            <w:r w:rsidR="00EC73CA">
              <w:rPr>
                <w:noProof/>
                <w:webHidden/>
              </w:rPr>
              <w:fldChar w:fldCharType="end"/>
            </w:r>
          </w:hyperlink>
        </w:p>
        <w:p w14:paraId="26A59A76" w14:textId="5630A270" w:rsidR="00EC73CA" w:rsidRDefault="00000000" w:rsidP="00EC73CA">
          <w:pPr>
            <w:pStyle w:val="TOC2"/>
            <w:tabs>
              <w:tab w:val="right" w:leader="dot" w:pos="9350"/>
            </w:tabs>
            <w:spacing w:line="360" w:lineRule="auto"/>
            <w:rPr>
              <w:rFonts w:asciiTheme="minorHAnsi" w:hAnsiTheme="minorHAnsi"/>
              <w:noProof/>
              <w:sz w:val="22"/>
              <w:lang w:eastAsia="en-CA"/>
            </w:rPr>
          </w:pPr>
          <w:hyperlink w:anchor="_Toc127541224" w:history="1">
            <w:r w:rsidR="00EC73CA" w:rsidRPr="004D117B">
              <w:rPr>
                <w:rStyle w:val="Hyperlink"/>
                <w:noProof/>
                <w:lang w:val="fr-CA"/>
              </w:rPr>
              <w:t>L’utilisation du logiciel R</w:t>
            </w:r>
            <w:r w:rsidR="00EC73CA">
              <w:rPr>
                <w:noProof/>
                <w:webHidden/>
              </w:rPr>
              <w:tab/>
            </w:r>
            <w:r w:rsidR="00EC73CA">
              <w:rPr>
                <w:noProof/>
                <w:webHidden/>
              </w:rPr>
              <w:fldChar w:fldCharType="begin"/>
            </w:r>
            <w:r w:rsidR="00EC73CA">
              <w:rPr>
                <w:noProof/>
                <w:webHidden/>
              </w:rPr>
              <w:instrText xml:space="preserve"> PAGEREF _Toc127541224 \h </w:instrText>
            </w:r>
            <w:r w:rsidR="00EC73CA">
              <w:rPr>
                <w:noProof/>
                <w:webHidden/>
              </w:rPr>
            </w:r>
            <w:r w:rsidR="00EC73CA">
              <w:rPr>
                <w:noProof/>
                <w:webHidden/>
              </w:rPr>
              <w:fldChar w:fldCharType="separate"/>
            </w:r>
            <w:r w:rsidR="00EC73CA">
              <w:rPr>
                <w:noProof/>
                <w:webHidden/>
              </w:rPr>
              <w:t>17</w:t>
            </w:r>
            <w:r w:rsidR="00EC73CA">
              <w:rPr>
                <w:noProof/>
                <w:webHidden/>
              </w:rPr>
              <w:fldChar w:fldCharType="end"/>
            </w:r>
          </w:hyperlink>
        </w:p>
        <w:p w14:paraId="3A2359F7" w14:textId="0E1DF85C" w:rsidR="00EC73CA" w:rsidRDefault="00000000" w:rsidP="00EC73CA">
          <w:pPr>
            <w:pStyle w:val="TOC2"/>
            <w:tabs>
              <w:tab w:val="right" w:leader="dot" w:pos="9350"/>
            </w:tabs>
            <w:spacing w:line="360" w:lineRule="auto"/>
            <w:rPr>
              <w:rFonts w:asciiTheme="minorHAnsi" w:hAnsiTheme="minorHAnsi"/>
              <w:noProof/>
              <w:sz w:val="22"/>
              <w:lang w:eastAsia="en-CA"/>
            </w:rPr>
          </w:pPr>
          <w:hyperlink w:anchor="_Toc127541225" w:history="1">
            <w:r w:rsidR="00EC73CA" w:rsidRPr="004D117B">
              <w:rPr>
                <w:rStyle w:val="Hyperlink"/>
                <w:noProof/>
                <w:lang w:val="fr-CA"/>
              </w:rPr>
              <w:t>La prépublication</w:t>
            </w:r>
            <w:r w:rsidR="00EC73CA">
              <w:rPr>
                <w:noProof/>
                <w:webHidden/>
              </w:rPr>
              <w:tab/>
            </w:r>
            <w:r w:rsidR="00EC73CA">
              <w:rPr>
                <w:noProof/>
                <w:webHidden/>
              </w:rPr>
              <w:fldChar w:fldCharType="begin"/>
            </w:r>
            <w:r w:rsidR="00EC73CA">
              <w:rPr>
                <w:noProof/>
                <w:webHidden/>
              </w:rPr>
              <w:instrText xml:space="preserve"> PAGEREF _Toc127541225 \h </w:instrText>
            </w:r>
            <w:r w:rsidR="00EC73CA">
              <w:rPr>
                <w:noProof/>
                <w:webHidden/>
              </w:rPr>
            </w:r>
            <w:r w:rsidR="00EC73CA">
              <w:rPr>
                <w:noProof/>
                <w:webHidden/>
              </w:rPr>
              <w:fldChar w:fldCharType="separate"/>
            </w:r>
            <w:r w:rsidR="00EC73CA">
              <w:rPr>
                <w:noProof/>
                <w:webHidden/>
              </w:rPr>
              <w:t>19</w:t>
            </w:r>
            <w:r w:rsidR="00EC73CA">
              <w:rPr>
                <w:noProof/>
                <w:webHidden/>
              </w:rPr>
              <w:fldChar w:fldCharType="end"/>
            </w:r>
          </w:hyperlink>
        </w:p>
        <w:p w14:paraId="793F1BF0" w14:textId="7574EE7A" w:rsidR="00EC73CA" w:rsidRDefault="00000000" w:rsidP="00EC73CA">
          <w:pPr>
            <w:pStyle w:val="TOC2"/>
            <w:tabs>
              <w:tab w:val="right" w:leader="dot" w:pos="9350"/>
            </w:tabs>
            <w:spacing w:line="360" w:lineRule="auto"/>
            <w:rPr>
              <w:rFonts w:asciiTheme="minorHAnsi" w:hAnsiTheme="minorHAnsi"/>
              <w:noProof/>
              <w:sz w:val="22"/>
              <w:lang w:eastAsia="en-CA"/>
            </w:rPr>
          </w:pPr>
          <w:hyperlink w:anchor="_Toc127541226" w:history="1">
            <w:r w:rsidR="00EC73CA" w:rsidRPr="004D117B">
              <w:rPr>
                <w:rStyle w:val="Hyperlink"/>
                <w:noProof/>
                <w:lang w:val="fr-CA"/>
              </w:rPr>
              <w:t>La publication en libre accès</w:t>
            </w:r>
            <w:r w:rsidR="00EC73CA">
              <w:rPr>
                <w:noProof/>
                <w:webHidden/>
              </w:rPr>
              <w:tab/>
            </w:r>
            <w:r w:rsidR="00EC73CA">
              <w:rPr>
                <w:noProof/>
                <w:webHidden/>
              </w:rPr>
              <w:fldChar w:fldCharType="begin"/>
            </w:r>
            <w:r w:rsidR="00EC73CA">
              <w:rPr>
                <w:noProof/>
                <w:webHidden/>
              </w:rPr>
              <w:instrText xml:space="preserve"> PAGEREF _Toc127541226 \h </w:instrText>
            </w:r>
            <w:r w:rsidR="00EC73CA">
              <w:rPr>
                <w:noProof/>
                <w:webHidden/>
              </w:rPr>
            </w:r>
            <w:r w:rsidR="00EC73CA">
              <w:rPr>
                <w:noProof/>
                <w:webHidden/>
              </w:rPr>
              <w:fldChar w:fldCharType="separate"/>
            </w:r>
            <w:r w:rsidR="00EC73CA">
              <w:rPr>
                <w:noProof/>
                <w:webHidden/>
              </w:rPr>
              <w:t>21</w:t>
            </w:r>
            <w:r w:rsidR="00EC73CA">
              <w:rPr>
                <w:noProof/>
                <w:webHidden/>
              </w:rPr>
              <w:fldChar w:fldCharType="end"/>
            </w:r>
          </w:hyperlink>
        </w:p>
        <w:p w14:paraId="051FC3C5" w14:textId="041863FE" w:rsidR="00EC73CA" w:rsidRDefault="00000000" w:rsidP="00EC73CA">
          <w:pPr>
            <w:pStyle w:val="TOC1"/>
            <w:tabs>
              <w:tab w:val="right" w:leader="dot" w:pos="9350"/>
            </w:tabs>
            <w:spacing w:line="360" w:lineRule="auto"/>
            <w:rPr>
              <w:rFonts w:asciiTheme="minorHAnsi" w:hAnsiTheme="minorHAnsi"/>
              <w:noProof/>
              <w:sz w:val="22"/>
              <w:lang w:eastAsia="en-CA"/>
            </w:rPr>
          </w:pPr>
          <w:hyperlink w:anchor="_Toc127541227" w:history="1">
            <w:r w:rsidR="00EC73CA" w:rsidRPr="004D117B">
              <w:rPr>
                <w:rStyle w:val="Hyperlink"/>
                <w:noProof/>
              </w:rPr>
              <w:t>Le Projet de recherche doctoral</w:t>
            </w:r>
            <w:r w:rsidR="00EC73CA">
              <w:rPr>
                <w:noProof/>
                <w:webHidden/>
              </w:rPr>
              <w:tab/>
            </w:r>
            <w:r w:rsidR="00EC73CA">
              <w:rPr>
                <w:noProof/>
                <w:webHidden/>
              </w:rPr>
              <w:fldChar w:fldCharType="begin"/>
            </w:r>
            <w:r w:rsidR="00EC73CA">
              <w:rPr>
                <w:noProof/>
                <w:webHidden/>
              </w:rPr>
              <w:instrText xml:space="preserve"> PAGEREF _Toc127541227 \h </w:instrText>
            </w:r>
            <w:r w:rsidR="00EC73CA">
              <w:rPr>
                <w:noProof/>
                <w:webHidden/>
              </w:rPr>
            </w:r>
            <w:r w:rsidR="00EC73CA">
              <w:rPr>
                <w:noProof/>
                <w:webHidden/>
              </w:rPr>
              <w:fldChar w:fldCharType="separate"/>
            </w:r>
            <w:r w:rsidR="00EC73CA">
              <w:rPr>
                <w:noProof/>
                <w:webHidden/>
              </w:rPr>
              <w:t>22</w:t>
            </w:r>
            <w:r w:rsidR="00EC73CA">
              <w:rPr>
                <w:noProof/>
                <w:webHidden/>
              </w:rPr>
              <w:fldChar w:fldCharType="end"/>
            </w:r>
          </w:hyperlink>
        </w:p>
        <w:p w14:paraId="2EA62087" w14:textId="01454AC0" w:rsidR="00EC73CA" w:rsidRDefault="00000000" w:rsidP="00EC73CA">
          <w:pPr>
            <w:pStyle w:val="TOC1"/>
            <w:tabs>
              <w:tab w:val="right" w:leader="dot" w:pos="9350"/>
            </w:tabs>
            <w:spacing w:line="360" w:lineRule="auto"/>
            <w:rPr>
              <w:rFonts w:asciiTheme="minorHAnsi" w:hAnsiTheme="minorHAnsi"/>
              <w:noProof/>
              <w:sz w:val="22"/>
              <w:lang w:eastAsia="en-CA"/>
            </w:rPr>
          </w:pPr>
          <w:hyperlink w:anchor="_Toc127541228" w:history="1">
            <w:r w:rsidR="00EC73CA" w:rsidRPr="004D117B">
              <w:rPr>
                <w:rStyle w:val="Hyperlink"/>
                <w:noProof/>
              </w:rPr>
              <w:t>Les bénéfices d’embrasser la science ouverte</w:t>
            </w:r>
            <w:r w:rsidR="00EC73CA">
              <w:rPr>
                <w:noProof/>
                <w:webHidden/>
              </w:rPr>
              <w:tab/>
            </w:r>
            <w:r w:rsidR="00EC73CA">
              <w:rPr>
                <w:noProof/>
                <w:webHidden/>
              </w:rPr>
              <w:fldChar w:fldCharType="begin"/>
            </w:r>
            <w:r w:rsidR="00EC73CA">
              <w:rPr>
                <w:noProof/>
                <w:webHidden/>
              </w:rPr>
              <w:instrText xml:space="preserve"> PAGEREF _Toc127541228 \h </w:instrText>
            </w:r>
            <w:r w:rsidR="00EC73CA">
              <w:rPr>
                <w:noProof/>
                <w:webHidden/>
              </w:rPr>
            </w:r>
            <w:r w:rsidR="00EC73CA">
              <w:rPr>
                <w:noProof/>
                <w:webHidden/>
              </w:rPr>
              <w:fldChar w:fldCharType="separate"/>
            </w:r>
            <w:r w:rsidR="00EC73CA">
              <w:rPr>
                <w:noProof/>
                <w:webHidden/>
              </w:rPr>
              <w:t>23</w:t>
            </w:r>
            <w:r w:rsidR="00EC73CA">
              <w:rPr>
                <w:noProof/>
                <w:webHidden/>
              </w:rPr>
              <w:fldChar w:fldCharType="end"/>
            </w:r>
          </w:hyperlink>
        </w:p>
        <w:p w14:paraId="363AAB38" w14:textId="557E8772" w:rsidR="00EC73CA" w:rsidRDefault="00000000" w:rsidP="00EC73CA">
          <w:pPr>
            <w:pStyle w:val="TOC1"/>
            <w:tabs>
              <w:tab w:val="right" w:leader="dot" w:pos="9350"/>
            </w:tabs>
            <w:spacing w:line="360" w:lineRule="auto"/>
            <w:rPr>
              <w:rFonts w:asciiTheme="minorHAnsi" w:hAnsiTheme="minorHAnsi"/>
              <w:noProof/>
              <w:sz w:val="22"/>
              <w:lang w:eastAsia="en-CA"/>
            </w:rPr>
          </w:pPr>
          <w:hyperlink w:anchor="_Toc127541229" w:history="1">
            <w:r w:rsidR="00EC73CA" w:rsidRPr="004D117B">
              <w:rPr>
                <w:rStyle w:val="Hyperlink"/>
                <w:noProof/>
              </w:rPr>
              <w:t>OK, et maintenant?</w:t>
            </w:r>
            <w:r w:rsidR="00EC73CA">
              <w:rPr>
                <w:noProof/>
                <w:webHidden/>
              </w:rPr>
              <w:tab/>
            </w:r>
            <w:r w:rsidR="00EC73CA">
              <w:rPr>
                <w:noProof/>
                <w:webHidden/>
              </w:rPr>
              <w:fldChar w:fldCharType="begin"/>
            </w:r>
            <w:r w:rsidR="00EC73CA">
              <w:rPr>
                <w:noProof/>
                <w:webHidden/>
              </w:rPr>
              <w:instrText xml:space="preserve"> PAGEREF _Toc127541229 \h </w:instrText>
            </w:r>
            <w:r w:rsidR="00EC73CA">
              <w:rPr>
                <w:noProof/>
                <w:webHidden/>
              </w:rPr>
            </w:r>
            <w:r w:rsidR="00EC73CA">
              <w:rPr>
                <w:noProof/>
                <w:webHidden/>
              </w:rPr>
              <w:fldChar w:fldCharType="separate"/>
            </w:r>
            <w:r w:rsidR="00EC73CA">
              <w:rPr>
                <w:noProof/>
                <w:webHidden/>
              </w:rPr>
              <w:t>24</w:t>
            </w:r>
            <w:r w:rsidR="00EC73CA">
              <w:rPr>
                <w:noProof/>
                <w:webHidden/>
              </w:rPr>
              <w:fldChar w:fldCharType="end"/>
            </w:r>
          </w:hyperlink>
        </w:p>
        <w:p w14:paraId="03C74476" w14:textId="22E8D880" w:rsidR="00EC73CA" w:rsidRDefault="00000000" w:rsidP="00EC73CA">
          <w:pPr>
            <w:pStyle w:val="TOC1"/>
            <w:tabs>
              <w:tab w:val="right" w:leader="dot" w:pos="9350"/>
            </w:tabs>
            <w:spacing w:line="360" w:lineRule="auto"/>
            <w:rPr>
              <w:rFonts w:asciiTheme="minorHAnsi" w:hAnsiTheme="minorHAnsi"/>
              <w:noProof/>
              <w:sz w:val="22"/>
              <w:lang w:eastAsia="en-CA"/>
            </w:rPr>
          </w:pPr>
          <w:hyperlink w:anchor="_Toc127541230" w:history="1">
            <w:r w:rsidR="00EC73CA" w:rsidRPr="004D117B">
              <w:rPr>
                <w:rStyle w:val="Hyperlink"/>
                <w:noProof/>
              </w:rPr>
              <w:t>« Checklist » à partager à vos professeur.e.s, comité, ou étudiant.e.s</w:t>
            </w:r>
            <w:r w:rsidR="00EC73CA">
              <w:rPr>
                <w:noProof/>
                <w:webHidden/>
              </w:rPr>
              <w:tab/>
            </w:r>
            <w:r w:rsidR="00EC73CA">
              <w:rPr>
                <w:noProof/>
                <w:webHidden/>
              </w:rPr>
              <w:fldChar w:fldCharType="begin"/>
            </w:r>
            <w:r w:rsidR="00EC73CA">
              <w:rPr>
                <w:noProof/>
                <w:webHidden/>
              </w:rPr>
              <w:instrText xml:space="preserve"> PAGEREF _Toc127541230 \h </w:instrText>
            </w:r>
            <w:r w:rsidR="00EC73CA">
              <w:rPr>
                <w:noProof/>
                <w:webHidden/>
              </w:rPr>
            </w:r>
            <w:r w:rsidR="00EC73CA">
              <w:rPr>
                <w:noProof/>
                <w:webHidden/>
              </w:rPr>
              <w:fldChar w:fldCharType="separate"/>
            </w:r>
            <w:r w:rsidR="00EC73CA">
              <w:rPr>
                <w:noProof/>
                <w:webHidden/>
              </w:rPr>
              <w:t>25</w:t>
            </w:r>
            <w:r w:rsidR="00EC73CA">
              <w:rPr>
                <w:noProof/>
                <w:webHidden/>
              </w:rPr>
              <w:fldChar w:fldCharType="end"/>
            </w:r>
          </w:hyperlink>
        </w:p>
        <w:p w14:paraId="0E9A106D" w14:textId="5B8FADF9" w:rsidR="00EC73CA" w:rsidRDefault="00000000" w:rsidP="00EC73CA">
          <w:pPr>
            <w:pStyle w:val="TOC1"/>
            <w:tabs>
              <w:tab w:val="right" w:leader="dot" w:pos="9350"/>
            </w:tabs>
            <w:spacing w:line="360" w:lineRule="auto"/>
            <w:rPr>
              <w:rFonts w:asciiTheme="minorHAnsi" w:hAnsiTheme="minorHAnsi"/>
              <w:noProof/>
              <w:sz w:val="22"/>
              <w:lang w:eastAsia="en-CA"/>
            </w:rPr>
          </w:pPr>
          <w:hyperlink w:anchor="_Toc127541231" w:history="1">
            <w:r w:rsidR="00EC73CA" w:rsidRPr="004D117B">
              <w:rPr>
                <w:rStyle w:val="Hyperlink"/>
                <w:noProof/>
              </w:rPr>
              <w:t>Remerciements</w:t>
            </w:r>
            <w:r w:rsidR="00EC73CA">
              <w:rPr>
                <w:noProof/>
                <w:webHidden/>
              </w:rPr>
              <w:tab/>
            </w:r>
            <w:r w:rsidR="00EC73CA">
              <w:rPr>
                <w:noProof/>
                <w:webHidden/>
              </w:rPr>
              <w:fldChar w:fldCharType="begin"/>
            </w:r>
            <w:r w:rsidR="00EC73CA">
              <w:rPr>
                <w:noProof/>
                <w:webHidden/>
              </w:rPr>
              <w:instrText xml:space="preserve"> PAGEREF _Toc127541231 \h </w:instrText>
            </w:r>
            <w:r w:rsidR="00EC73CA">
              <w:rPr>
                <w:noProof/>
                <w:webHidden/>
              </w:rPr>
            </w:r>
            <w:r w:rsidR="00EC73CA">
              <w:rPr>
                <w:noProof/>
                <w:webHidden/>
              </w:rPr>
              <w:fldChar w:fldCharType="separate"/>
            </w:r>
            <w:r w:rsidR="00EC73CA">
              <w:rPr>
                <w:noProof/>
                <w:webHidden/>
              </w:rPr>
              <w:t>27</w:t>
            </w:r>
            <w:r w:rsidR="00EC73CA">
              <w:rPr>
                <w:noProof/>
                <w:webHidden/>
              </w:rPr>
              <w:fldChar w:fldCharType="end"/>
            </w:r>
          </w:hyperlink>
        </w:p>
        <w:p w14:paraId="4774E9DB" w14:textId="62355B7B" w:rsidR="00EC73CA" w:rsidRDefault="00000000" w:rsidP="00EC73CA">
          <w:pPr>
            <w:pStyle w:val="TOC1"/>
            <w:tabs>
              <w:tab w:val="right" w:leader="dot" w:pos="9350"/>
            </w:tabs>
            <w:spacing w:line="360" w:lineRule="auto"/>
            <w:rPr>
              <w:rFonts w:asciiTheme="minorHAnsi" w:hAnsiTheme="minorHAnsi"/>
              <w:noProof/>
              <w:sz w:val="22"/>
              <w:lang w:eastAsia="en-CA"/>
            </w:rPr>
          </w:pPr>
          <w:hyperlink w:anchor="_Toc127541232" w:history="1">
            <w:r w:rsidR="00EC73CA" w:rsidRPr="004D117B">
              <w:rPr>
                <w:rStyle w:val="Hyperlink"/>
                <w:noProof/>
              </w:rPr>
              <w:t>Références</w:t>
            </w:r>
            <w:r w:rsidR="00EC73CA">
              <w:rPr>
                <w:noProof/>
                <w:webHidden/>
              </w:rPr>
              <w:tab/>
            </w:r>
            <w:r w:rsidR="00EC73CA">
              <w:rPr>
                <w:noProof/>
                <w:webHidden/>
              </w:rPr>
              <w:fldChar w:fldCharType="begin"/>
            </w:r>
            <w:r w:rsidR="00EC73CA">
              <w:rPr>
                <w:noProof/>
                <w:webHidden/>
              </w:rPr>
              <w:instrText xml:space="preserve"> PAGEREF _Toc127541232 \h </w:instrText>
            </w:r>
            <w:r w:rsidR="00EC73CA">
              <w:rPr>
                <w:noProof/>
                <w:webHidden/>
              </w:rPr>
            </w:r>
            <w:r w:rsidR="00EC73CA">
              <w:rPr>
                <w:noProof/>
                <w:webHidden/>
              </w:rPr>
              <w:fldChar w:fldCharType="separate"/>
            </w:r>
            <w:r w:rsidR="00EC73CA">
              <w:rPr>
                <w:noProof/>
                <w:webHidden/>
              </w:rPr>
              <w:t>27</w:t>
            </w:r>
            <w:r w:rsidR="00EC73CA">
              <w:rPr>
                <w:noProof/>
                <w:webHidden/>
              </w:rPr>
              <w:fldChar w:fldCharType="end"/>
            </w:r>
          </w:hyperlink>
        </w:p>
        <w:p w14:paraId="37EFD42F" w14:textId="6B3C629A"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285A1E">
      <w:pPr>
        <w:pStyle w:val="APA1"/>
      </w:pPr>
      <w:bookmarkStart w:id="5"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5"/>
    </w:p>
    <w:p w14:paraId="40E8BAD5" w14:textId="0775DA68"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à améliorer la qualité des thèses étudiant</w:t>
      </w:r>
      <w:r w:rsidR="00A1746D">
        <w:rPr>
          <w:lang w:val="fr-CA"/>
        </w:rPr>
        <w:t>e</w:t>
      </w:r>
      <w:r w:rsidR="00705002" w:rsidRPr="002D468B">
        <w:rPr>
          <w:lang w:val="fr-CA"/>
        </w:rPr>
        <w:t>s</w:t>
      </w:r>
      <w:r w:rsidR="000C63A4">
        <w:rPr>
          <w:lang w:val="fr-CA"/>
        </w:rPr>
        <w:t>.</w:t>
      </w:r>
      <w:r w:rsidR="00705002" w:rsidRPr="002D468B">
        <w:rPr>
          <w:lang w:val="fr-CA"/>
        </w:rPr>
        <w:t xml:space="preserve"> </w:t>
      </w:r>
      <w:r w:rsidR="00445A35">
        <w:rPr>
          <w:lang w:val="fr-CA"/>
        </w:rPr>
        <w:t xml:space="preserve">À ce titre, il vise à </w:t>
      </w:r>
      <w:r w:rsidR="00705002" w:rsidRPr="002D468B">
        <w:rPr>
          <w:lang w:val="fr-CA"/>
        </w:rPr>
        <w:t>facilit</w:t>
      </w:r>
      <w:r w:rsidR="00445A35">
        <w:rPr>
          <w:lang w:val="fr-CA"/>
        </w:rPr>
        <w:t>er</w:t>
      </w:r>
      <w:r w:rsidR="00705002" w:rsidRPr="002D468B">
        <w:rPr>
          <w:lang w:val="fr-CA"/>
        </w:rPr>
        <w:t xml:space="preserve"> </w:t>
      </w:r>
      <w:r w:rsidR="00A27889">
        <w:rPr>
          <w:lang w:val="fr-CA"/>
        </w:rPr>
        <w:t>l</w:t>
      </w:r>
      <w:r w:rsidR="00E94782">
        <w:rPr>
          <w:lang w:val="fr-CA"/>
        </w:rPr>
        <w:t>’</w:t>
      </w:r>
      <w:r w:rsidR="00A27889">
        <w:rPr>
          <w:lang w:val="fr-CA"/>
        </w:rPr>
        <w:t xml:space="preserve">intégration </w:t>
      </w:r>
      <w:r w:rsidR="00705002" w:rsidRPr="002D468B">
        <w:rPr>
          <w:lang w:val="fr-CA"/>
        </w:rPr>
        <w:t xml:space="preserve">de pratiques de recherche ouvertes et transparentes et </w:t>
      </w:r>
      <w:r w:rsidR="00445A35">
        <w:rPr>
          <w:lang w:val="fr-CA"/>
        </w:rPr>
        <w:t xml:space="preserve">à </w:t>
      </w:r>
      <w:r w:rsidR="00705002" w:rsidRPr="002D468B">
        <w:rPr>
          <w:lang w:val="fr-CA"/>
        </w:rPr>
        <w:t>aid</w:t>
      </w:r>
      <w:r w:rsidR="00445A35">
        <w:rPr>
          <w:lang w:val="fr-CA"/>
        </w:rPr>
        <w:t>er</w:t>
      </w:r>
      <w:r w:rsidR="00705002" w:rsidRPr="002D468B">
        <w:rPr>
          <w:lang w:val="fr-CA"/>
        </w:rPr>
        <w:t xml:space="preserve"> à éviter les pratiques de recherche </w:t>
      </w:r>
      <w:r w:rsidR="00F645C9">
        <w:rPr>
          <w:lang w:val="fr-CA"/>
        </w:rPr>
        <w:t>questionnables</w:t>
      </w:r>
      <w:r w:rsidR="00705002" w:rsidRPr="002D468B">
        <w:rPr>
          <w:lang w:val="fr-CA"/>
        </w:rPr>
        <w:t>, dont beaucoup sont désormais considérées comme contraires à l</w:t>
      </w:r>
      <w:r w:rsidR="00E94782">
        <w:rPr>
          <w:lang w:val="fr-CA"/>
        </w:rPr>
        <w:t>’</w:t>
      </w:r>
      <w:r w:rsidR="00705002" w:rsidRPr="002D468B">
        <w:rPr>
          <w:lang w:val="fr-CA"/>
        </w:rPr>
        <w:t>éthique et couvertes dans la section éthique des manuels.</w:t>
      </w:r>
    </w:p>
    <w:p w14:paraId="4E295B05" w14:textId="57F077F2"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document est </w:t>
      </w:r>
      <w:r w:rsidR="00CB25A8">
        <w:rPr>
          <w:rFonts w:eastAsia="Times New Roman" w:cs="Times New Roman"/>
          <w:szCs w:val="24"/>
          <w:lang w:val="fr-CA"/>
        </w:rPr>
        <w:t xml:space="preserve">en </w:t>
      </w:r>
      <w:r w:rsidRPr="0076205D">
        <w:rPr>
          <w:rFonts w:eastAsia="Times New Roman" w:cs="Times New Roman"/>
          <w:szCs w:val="24"/>
          <w:lang w:val="fr-CA"/>
        </w:rPr>
        <w:t>partie inspiré</w:t>
      </w:r>
      <w:r w:rsidR="00F77EF0">
        <w:rPr>
          <w:rFonts w:eastAsia="Times New Roman" w:cs="Times New Roman"/>
          <w:szCs w:val="24"/>
          <w:lang w:val="fr-CA"/>
        </w:rPr>
        <w:t>,</w:t>
      </w:r>
      <w:r w:rsidRPr="0076205D">
        <w:rPr>
          <w:rFonts w:eastAsia="Times New Roman" w:cs="Times New Roman"/>
          <w:szCs w:val="24"/>
          <w:lang w:val="fr-CA"/>
        </w:rPr>
        <w:t xml:space="preserve"> </w:t>
      </w:r>
      <w:r w:rsidR="00CB25A8">
        <w:rPr>
          <w:rFonts w:eastAsia="Times New Roman" w:cs="Times New Roman"/>
          <w:szCs w:val="24"/>
          <w:lang w:val="fr-CA"/>
        </w:rPr>
        <w:t>mais se veut surtout un complément</w:t>
      </w:r>
      <w:r w:rsidR="00F77EF0">
        <w:rPr>
          <w:rFonts w:eastAsia="Times New Roman" w:cs="Times New Roman"/>
          <w:szCs w:val="24"/>
          <w:lang w:val="fr-CA"/>
        </w:rPr>
        <w:t>,</w:t>
      </w:r>
      <w:r w:rsidR="007F65F8">
        <w:rPr>
          <w:rFonts w:eastAsia="Times New Roman" w:cs="Times New Roman"/>
          <w:szCs w:val="24"/>
          <w:lang w:val="fr-CA"/>
        </w:rPr>
        <w:t xml:space="preserve"> </w:t>
      </w:r>
      <w:r w:rsidR="005F4158">
        <w:rPr>
          <w:rFonts w:eastAsia="Times New Roman" w:cs="Times New Roman"/>
          <w:szCs w:val="24"/>
          <w:lang w:val="fr-CA"/>
        </w:rPr>
        <w:t xml:space="preserve">au </w:t>
      </w:r>
      <w:r w:rsidRPr="0076205D">
        <w:rPr>
          <w:rFonts w:eastAsia="Times New Roman" w:cs="Times New Roman"/>
          <w:szCs w:val="24"/>
          <w:lang w:val="fr-CA"/>
        </w:rPr>
        <w:t>document « </w:t>
      </w:r>
      <w:hyperlink r:id="rId12" w:history="1">
        <w:r w:rsidRPr="002C334F">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 xml:space="preserve">des professeur.e.s </w:t>
      </w:r>
      <w:r w:rsidR="00A92223" w:rsidRPr="002D468B">
        <w:rPr>
          <w:lang w:val="fr-CA"/>
        </w:rPr>
        <w:t>qui enseignent les statistiques</w:t>
      </w:r>
      <w:r w:rsidR="004443C5">
        <w:rPr>
          <w:lang w:val="fr-CA"/>
        </w:rPr>
        <w:t xml:space="preserve"> ou les </w:t>
      </w:r>
      <w:r w:rsidR="00A92223" w:rsidRPr="002D468B">
        <w:rPr>
          <w:lang w:val="fr-CA"/>
        </w:rPr>
        <w:t>méthodes</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Nous vous encourageons fortement à consulter ce document</w:t>
      </w:r>
      <w:r w:rsidR="00DC4AE1" w:rsidRPr="00DC4AE1">
        <w:rPr>
          <w:lang w:val="fr-CA"/>
        </w:rPr>
        <w:t xml:space="preserve"> </w:t>
      </w:r>
      <w:r w:rsidR="00DC4AE1">
        <w:rPr>
          <w:lang w:val="fr-CA"/>
        </w:rPr>
        <w:t>après avoir terminé la lecture du présent document.</w:t>
      </w:r>
    </w:p>
    <w:p w14:paraId="7529A858" w14:textId="3B1DA0B8" w:rsidR="005168C1" w:rsidRDefault="001506D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 présent guide,</w:t>
      </w:r>
      <w:r w:rsidR="00364743">
        <w:rPr>
          <w:rFonts w:eastAsia="Times New Roman" w:cs="Times New Roman"/>
          <w:szCs w:val="24"/>
          <w:lang w:val="fr-CA"/>
        </w:rPr>
        <w:t xml:space="preserve"> en français, </w:t>
      </w:r>
      <w:r w:rsidR="00F77EF0">
        <w:rPr>
          <w:rFonts w:eastAsia="Times New Roman" w:cs="Times New Roman"/>
          <w:szCs w:val="24"/>
          <w:lang w:val="fr-CA"/>
        </w:rPr>
        <w:t xml:space="preserve">est </w:t>
      </w:r>
      <w:r w:rsidR="00E467AE" w:rsidRPr="0076205D">
        <w:rPr>
          <w:rFonts w:eastAsia="Times New Roman" w:cs="Times New Roman"/>
          <w:szCs w:val="24"/>
          <w:lang w:val="fr-CA"/>
        </w:rPr>
        <w:t>personnalisé pour les étudiant</w:t>
      </w:r>
      <w:r w:rsidR="00824A3C">
        <w:rPr>
          <w:rFonts w:eastAsia="Times New Roman" w:cs="Times New Roman"/>
          <w:szCs w:val="24"/>
          <w:lang w:val="fr-CA"/>
        </w:rPr>
        <w:t>.e.</w:t>
      </w:r>
      <w:r w:rsidR="00E467AE" w:rsidRPr="0076205D">
        <w:rPr>
          <w:rFonts w:eastAsia="Times New Roman" w:cs="Times New Roman"/>
          <w:szCs w:val="24"/>
          <w:lang w:val="fr-CA"/>
        </w:rPr>
        <w:t xml:space="preserve">s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E15BD5">
        <w:rPr>
          <w:rFonts w:eastAsia="Times New Roman" w:cs="Times New Roman"/>
          <w:szCs w:val="24"/>
          <w:lang w:val="fr-CA"/>
        </w:rPr>
        <w:t>.</w:t>
      </w:r>
      <w:r w:rsidR="0050194D" w:rsidRPr="0050194D">
        <w:rPr>
          <w:rFonts w:eastAsia="Times New Roman" w:cs="Times New Roman"/>
          <w:szCs w:val="24"/>
          <w:lang w:val="fr-CA"/>
        </w:rPr>
        <w:t>e</w:t>
      </w:r>
      <w:r w:rsidR="00E15BD5">
        <w:rPr>
          <w:rFonts w:eastAsia="Times New Roman" w:cs="Times New Roman"/>
          <w:szCs w:val="24"/>
          <w:lang w:val="fr-CA"/>
        </w:rPr>
        <w:t>.</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11433C67"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w:t>
      </w:r>
      <w:r w:rsidR="00121C1A">
        <w:rPr>
          <w:lang w:val="fr-CA"/>
        </w:rPr>
        <w:t xml:space="preserve">donc </w:t>
      </w:r>
      <w:r w:rsidRPr="0076205D">
        <w:rPr>
          <w:lang w:val="fr-CA"/>
        </w:rPr>
        <w:t xml:space="preserve">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on directeur, sa directrice,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autr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acteurs 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br w:type="page"/>
      </w:r>
    </w:p>
    <w:p w14:paraId="5FE90A0E" w14:textId="5D40CF41" w:rsidR="003C0A2A" w:rsidRPr="0076205D" w:rsidRDefault="003C0A2A" w:rsidP="00285A1E">
      <w:pPr>
        <w:pStyle w:val="APA1"/>
      </w:pPr>
      <w:bookmarkStart w:id="6"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6"/>
    </w:p>
    <w:p w14:paraId="128B5FE3" w14:textId="5DFE593F" w:rsidR="00641877" w:rsidRDefault="00F84817" w:rsidP="00C25359">
      <w:pPr>
        <w:pStyle w:val="ListParagraph"/>
        <w:numPr>
          <w:ilvl w:val="0"/>
          <w:numId w:val="1"/>
        </w:numPr>
        <w:spacing w:line="360" w:lineRule="auto"/>
        <w:rPr>
          <w:lang w:val="fr-CA"/>
        </w:rPr>
      </w:pPr>
      <w:r w:rsidRPr="00641877">
        <w:rPr>
          <w:lang w:val="fr-CA"/>
        </w:rPr>
        <w:t xml:space="preserve">Imprimez une copie de ce document et apportez-la à </w:t>
      </w:r>
      <w:r w:rsidR="00A14626">
        <w:rPr>
          <w:lang w:val="fr-CA"/>
        </w:rPr>
        <w:t xml:space="preserve">vos </w:t>
      </w:r>
      <w:r w:rsidR="007336DD">
        <w:rPr>
          <w:lang w:val="fr-CA"/>
        </w:rPr>
        <w:t>rencontre</w:t>
      </w:r>
      <w:r w:rsidR="00A14626">
        <w:rPr>
          <w:lang w:val="fr-CA"/>
        </w:rPr>
        <w:t>s</w:t>
      </w:r>
      <w:r w:rsidR="00B4607B">
        <w:rPr>
          <w:lang w:val="fr-CA"/>
        </w:rPr>
        <w:t xml:space="preserve"> de PRD</w:t>
      </w:r>
      <w:r w:rsidRPr="00641877">
        <w:rPr>
          <w:lang w:val="fr-CA"/>
        </w:rPr>
        <w:t>.</w:t>
      </w:r>
    </w:p>
    <w:p w14:paraId="6E99BD59" w14:textId="7820FE0D"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utilisez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es professeur.e.s</w:t>
      </w:r>
      <w:r w:rsidRPr="00641877">
        <w:rPr>
          <w:lang w:val="fr-CA"/>
        </w:rPr>
        <w:t xml:space="preserve"> </w:t>
      </w:r>
      <w:r w:rsidR="00683DC6">
        <w:rPr>
          <w:lang w:val="fr-CA"/>
        </w:rPr>
        <w:t>présent</w:t>
      </w:r>
      <w:r w:rsidR="00F50996">
        <w:rPr>
          <w:lang w:val="fr-CA"/>
        </w:rPr>
        <w:t>.e.</w:t>
      </w:r>
      <w:r w:rsidR="00683DC6">
        <w:rPr>
          <w:lang w:val="fr-CA"/>
        </w:rPr>
        <w:t xml:space="preserve">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5C9EE681" w:rsidR="008E19B9" w:rsidRPr="00641877" w:rsidRDefault="00062715" w:rsidP="00C25359">
      <w:pPr>
        <w:pStyle w:val="ListParagraph"/>
        <w:numPr>
          <w:ilvl w:val="0"/>
          <w:numId w:val="1"/>
        </w:numPr>
        <w:spacing w:line="360" w:lineRule="auto"/>
        <w:rPr>
          <w:lang w:val="fr-CA"/>
        </w:rPr>
      </w:pPr>
      <w:r>
        <w:rPr>
          <w:lang w:val="fr-CA"/>
        </w:rPr>
        <w:t xml:space="preserve">Revenez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285A1E">
      <w:pPr>
        <w:pStyle w:val="APA1"/>
      </w:pPr>
      <w:bookmarkStart w:id="7" w:name="_Toc127541217"/>
      <w:r w:rsidRPr="0076205D">
        <w:t>Contexte</w:t>
      </w:r>
      <w:bookmarkEnd w:id="7"/>
    </w:p>
    <w:p w14:paraId="2C200E82" w14:textId="1F74E2E8" w:rsidR="00554C79" w:rsidRDefault="00554C79"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2E60EB">
        <w:rPr>
          <w:rFonts w:eastAsia="Times New Roman" w:cs="Times New Roman"/>
          <w:szCs w:val="24"/>
          <w:lang w:val="fr-CA"/>
        </w:rPr>
        <w:t>chercheur.e.s</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intention de les répliquer, mais de nombreuses recherches ne sont pas répliqué</w:t>
      </w:r>
      <w:r w:rsidR="0091496F">
        <w:rPr>
          <w:rFonts w:eastAsia="Times New Roman" w:cs="Times New Roman"/>
          <w:szCs w:val="24"/>
          <w:lang w:val="fr-CA"/>
        </w:rPr>
        <w:t>es</w:t>
      </w:r>
      <w:r w:rsidR="008A0B13">
        <w:rPr>
          <w:rFonts w:eastAsia="Times New Roman" w:cs="Times New Roman"/>
          <w:szCs w:val="24"/>
          <w:lang w:val="fr-CA"/>
        </w:rPr>
        <w:t xml:space="preserve"> (voir la Figure 1</w:t>
      </w:r>
      <w:r w:rsidR="00BA5201">
        <w:rPr>
          <w:rFonts w:eastAsia="Times New Roman" w:cs="Times New Roman"/>
          <w:szCs w:val="24"/>
          <w:lang w:val="fr-CA"/>
        </w:rPr>
        <w:t xml:space="preserve"> pour un exemple de trouvailles à cet effet</w:t>
      </w:r>
      <w:r w:rsidR="008A0B13">
        <w:rPr>
          <w:rFonts w:eastAsia="Times New Roman" w:cs="Times New Roman"/>
          <w:szCs w:val="24"/>
          <w:lang w:val="fr-CA"/>
        </w:rPr>
        <w:t>)</w:t>
      </w:r>
      <w:r w:rsidR="00E32870">
        <w:rPr>
          <w:rFonts w:eastAsia="Times New Roman" w:cs="Times New Roman"/>
          <w:szCs w:val="24"/>
          <w:lang w:val="fr-CA"/>
        </w:rPr>
        <w:t>.</w:t>
      </w:r>
      <w:r w:rsidR="00394D0C">
        <w:rPr>
          <w:rFonts w:eastAsia="Times New Roman" w:cs="Times New Roman"/>
          <w:szCs w:val="24"/>
          <w:lang w:val="fr-CA"/>
        </w:rPr>
        <w:t xml:space="preserve"> Ceci a poussé </w:t>
      </w:r>
      <w:r w:rsidR="00744856">
        <w:rPr>
          <w:rFonts w:eastAsia="Times New Roman" w:cs="Times New Roman"/>
          <w:szCs w:val="24"/>
          <w:lang w:val="fr-CA"/>
        </w:rPr>
        <w:t xml:space="preserve">les </w:t>
      </w:r>
      <w:r w:rsidR="002E60EB">
        <w:rPr>
          <w:rFonts w:eastAsia="Times New Roman" w:cs="Times New Roman"/>
          <w:szCs w:val="24"/>
          <w:lang w:val="fr-CA"/>
        </w:rPr>
        <w:t>chercheur.e.s</w:t>
      </w:r>
      <w:r w:rsidR="00394D0C">
        <w:rPr>
          <w:rFonts w:eastAsia="Times New Roman" w:cs="Times New Roman"/>
          <w:szCs w:val="24"/>
          <w:lang w:val="fr-CA"/>
        </w:rPr>
        <w:t xml:space="preserve"> 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Le reste de ce document 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en premier lieu les pratiques </w:t>
      </w:r>
      <w:r w:rsidR="005922DF">
        <w:rPr>
          <w:rFonts w:eastAsia="Times New Roman" w:cs="Times New Roman"/>
          <w:szCs w:val="24"/>
          <w:lang w:val="fr-CA"/>
        </w:rPr>
        <w:t>questionnables</w:t>
      </w:r>
      <w:r w:rsidR="00DE5068">
        <w:rPr>
          <w:rFonts w:eastAsia="Times New Roman" w:cs="Times New Roman"/>
          <w:szCs w:val="24"/>
          <w:lang w:val="fr-CA"/>
        </w:rPr>
        <w:t xml:space="preserve">, </w:t>
      </w:r>
      <w:r w:rsidR="00226600">
        <w:rPr>
          <w:rFonts w:eastAsia="Times New Roman" w:cs="Times New Roman"/>
          <w:szCs w:val="24"/>
          <w:lang w:val="fr-CA"/>
        </w:rPr>
        <w:t>puis, 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qamienne, et en particulier, avec le PRD, que les doctoran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p>
    <w:p w14:paraId="33E6512A" w14:textId="77777777" w:rsidR="007315DB" w:rsidRDefault="007315DB"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11300E23" w:rsidR="0086399F" w:rsidRDefault="0082251C" w:rsidP="005263AC">
      <w:pPr>
        <w:snapToGrid w:val="0"/>
        <w:spacing w:line="360" w:lineRule="auto"/>
        <w:rPr>
          <w:rFonts w:eastAsiaTheme="majorEastAsia" w:cstheme="majorBidi"/>
          <w:b/>
          <w:bCs/>
          <w:szCs w:val="26"/>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p>
    <w:p w14:paraId="6C76169E" w14:textId="77777777" w:rsidR="005263AC" w:rsidRDefault="005263AC" w:rsidP="00331479">
      <w:pPr>
        <w:rPr>
          <w:lang w:val="fr-CA"/>
        </w:rPr>
      </w:pPr>
    </w:p>
    <w:p w14:paraId="15A2D78B" w14:textId="493AB672" w:rsidR="000E2E96" w:rsidRPr="0076205D" w:rsidRDefault="00BC69B1">
      <w:pPr>
        <w:pStyle w:val="APA2"/>
        <w:rPr>
          <w:lang w:val="fr-CA"/>
        </w:rPr>
      </w:pPr>
      <w:bookmarkStart w:id="8"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8"/>
    </w:p>
    <w:p w14:paraId="6CD1BC3A" w14:textId="2B74D9C2"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870E6D">
        <w:rPr>
          <w:rFonts w:eastAsia="Times New Roman" w:cs="Times New Roman"/>
          <w:szCs w:val="24"/>
          <w:lang w:val="fr-CA"/>
        </w:rPr>
        <w:t xml:space="preserve">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lastRenderedPageBreak/>
              <w:t>Pratique questionnable</w:t>
            </w:r>
          </w:p>
        </w:tc>
        <w:tc>
          <w:tcPr>
            <w:tcW w:w="4680" w:type="dxa"/>
          </w:tcPr>
          <w:p w14:paraId="109BB30C" w14:textId="6F520BA9" w:rsidR="000476E7" w:rsidRDefault="000476E7"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Défini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7AF1D902"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Orienter chaque décision des </w:t>
            </w:r>
            <w:r w:rsidR="002E60EB">
              <w:rPr>
                <w:rFonts w:eastAsia="Times New Roman" w:cs="Times New Roman"/>
                <w:szCs w:val="24"/>
                <w:lang w:val="fr-CA"/>
              </w:rPr>
              <w:t>chercheur.e.s</w:t>
            </w:r>
            <w:r>
              <w:rPr>
                <w:rFonts w:eastAsia="Times New Roman" w:cs="Times New Roman"/>
                <w:szCs w:val="24"/>
                <w:lang w:val="fr-CA"/>
              </w:rPr>
              <w:t xml:space="preserve"> 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du chercheur).</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3AD26AD3"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es </w:t>
            </w:r>
            <w:r w:rsidR="002E60EB">
              <w:rPr>
                <w:rFonts w:eastAsia="Times New Roman" w:cs="Times New Roman"/>
                <w:szCs w:val="24"/>
                <w:lang w:val="fr-CA"/>
              </w:rPr>
              <w:t>chercheur.e.s</w:t>
            </w:r>
            <w:r>
              <w:rPr>
                <w:rFonts w:eastAsia="Times New Roman" w:cs="Times New Roman"/>
                <w:szCs w:val="24"/>
                <w:lang w:val="fr-CA"/>
              </w:rPr>
              <w:t xml:space="preserve"> doivent prendre de nombreuses décisions : comment gérer les inclusions et exclusions, les données manquantes, les données aberrantes, les assomptions statistiques, le fait de standardiser les données (ou pas), le fait de tester différentes stratégies pour scorer une variable, le choix précis des tests statistiques et de leurs paramètres, le fait de corriger pour de multiple tests (ou pas), le seuil de signification, etc. Si les </w:t>
            </w:r>
            <w:r w:rsidR="002E60EB">
              <w:rPr>
                <w:rFonts w:eastAsia="Times New Roman" w:cs="Times New Roman"/>
                <w:szCs w:val="24"/>
                <w:lang w:val="fr-CA"/>
              </w:rPr>
              <w:t>chercheur.e.s</w:t>
            </w:r>
            <w:r>
              <w:rPr>
                <w:rFonts w:eastAsia="Times New Roman" w:cs="Times New Roman"/>
                <w:szCs w:val="24"/>
                <w:lang w:val="fr-CA"/>
              </w:rPr>
              <w:t xml:space="preserve"> changent constamment leurs choix basé sur l’option qui dans chaque cas favorise une valeur </w:t>
            </w:r>
            <w:r w:rsidRPr="00B37E5F">
              <w:rPr>
                <w:rFonts w:eastAsia="Times New Roman" w:cs="Times New Roman"/>
                <w:i/>
                <w:iCs/>
                <w:szCs w:val="24"/>
                <w:lang w:val="fr-CA"/>
              </w:rPr>
              <w:t>p</w:t>
            </w:r>
            <w:r>
              <w:rPr>
                <w:rFonts w:eastAsia="Times New Roman" w:cs="Times New Roman"/>
                <w:szCs w:val="24"/>
                <w:lang w:val="fr-CA"/>
              </w:rPr>
              <w:t xml:space="preserve"> plus significative, il s’agit de </w:t>
            </w:r>
            <w:r w:rsidRPr="00BA455E">
              <w:rPr>
                <w:rFonts w:eastAsia="Times New Roman" w:cs="Times New Roman"/>
                <w:i/>
                <w:iCs/>
                <w:szCs w:val="24"/>
                <w:lang w:val="fr-CA"/>
              </w:rPr>
              <w:t>p</w:t>
            </w:r>
            <w:r>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168577AE"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e méthode décidée à l’avance en fonction de raisons théoriques et méthodologiques (e.g., une méthode identifiée comme étant la pratique généralement recommandé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arrêt arbitraire de la collecte de données</w:t>
            </w:r>
            <w:r w:rsidRPr="001B5D1B">
              <w:rPr>
                <w:rFonts w:eastAsia="Times New Roman" w:cs="Times New Roman"/>
                <w:b w:val="0"/>
                <w:bCs w:val="0"/>
                <w:szCs w:val="24"/>
                <w:lang w:val="fr-CA"/>
              </w:rPr>
              <w:t> </w:t>
            </w:r>
          </w:p>
        </w:tc>
        <w:tc>
          <w:tcPr>
            <w:tcW w:w="4680" w:type="dxa"/>
          </w:tcPr>
          <w:p w14:paraId="5F157C79" w14:textId="73524C1B" w:rsidR="000476E7" w:rsidRDefault="00A9329D"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Regarder les données (ou pire, refaire les analyses à plusieurs reprises) pendant la </w:t>
            </w:r>
            <w:r>
              <w:rPr>
                <w:rFonts w:eastAsia="Times New Roman" w:cs="Times New Roman"/>
                <w:szCs w:val="24"/>
                <w:lang w:val="fr-CA"/>
              </w:rPr>
              <w:lastRenderedPageBreak/>
              <w:t>collecte de données, et arrêter celle-ci aussitôt qu’on trouve les résultats désirés,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2710DC87"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lastRenderedPageBreak/>
              <w:t>Changer dans le modèle si certaines variables agiront à titre de covariables</w:t>
            </w:r>
          </w:p>
        </w:tc>
        <w:tc>
          <w:tcPr>
            <w:tcW w:w="4680" w:type="dxa"/>
          </w:tcPr>
          <w:p w14:paraId="7D6085B7" w14:textId="3C8FE873"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odifier quelles variables sont indépendantes, dépendantes, médiatrices, ou bien modératrices, basé sur ce qui donne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t>Le rapport sélectif des variables</w:t>
            </w:r>
          </w:p>
        </w:tc>
        <w:tc>
          <w:tcPr>
            <w:tcW w:w="4680" w:type="dxa"/>
          </w:tcPr>
          <w:p w14:paraId="2DABA588" w14:textId="2E179744"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7B307391"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e pas rapporter toutes les analyses 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614049" w:rsidRDefault="00614049" w:rsidP="00886F09">
            <w:pPr>
              <w:snapToGrid w:val="0"/>
              <w:spacing w:line="360" w:lineRule="auto"/>
              <w:rPr>
                <w:rFonts w:eastAsia="Times New Roman" w:cs="Times New Roman"/>
                <w:b w:val="0"/>
                <w:bCs w:val="0"/>
                <w:i/>
                <w:iCs/>
                <w:szCs w:val="24"/>
                <w:lang w:val="fr-CA"/>
              </w:rPr>
            </w:pPr>
            <w:r w:rsidRPr="00614049">
              <w:rPr>
                <w:rFonts w:eastAsia="Times New Roman" w:cs="Times New Roman"/>
                <w:b w:val="0"/>
                <w:bCs w:val="0"/>
                <w:i/>
                <w:iCs/>
                <w:szCs w:val="24"/>
                <w:lang w:val="fr-CA"/>
              </w:rPr>
              <w:t>Le « HARKing »</w:t>
            </w:r>
            <w:r>
              <w:rPr>
                <w:rFonts w:eastAsia="Times New Roman" w:cs="Times New Roman"/>
                <w:b w:val="0"/>
                <w:bCs w:val="0"/>
                <w:i/>
                <w:iCs/>
                <w:szCs w:val="24"/>
                <w:lang w:val="fr-CA"/>
              </w:rPr>
              <w:t xml:space="preserve"> </w:t>
            </w:r>
            <w:r w:rsidRPr="00614049">
              <w:rPr>
                <w:rFonts w:eastAsia="Times New Roman" w:cs="Times New Roman"/>
                <w:b w:val="0"/>
                <w:bCs w:val="0"/>
                <w:i/>
                <w:iCs/>
                <w:szCs w:val="24"/>
                <w:lang w:val="fr-CA"/>
              </w:rPr>
              <w:t>(</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614049">
              <w:rPr>
                <w:rFonts w:eastAsia="Times New Roman" w:cs="Times New Roman"/>
                <w:b w:val="0"/>
                <w:bCs w:val="0"/>
                <w:i/>
                <w:iCs/>
                <w:szCs w:val="24"/>
                <w:lang w:val="fr-CA"/>
              </w:rPr>
              <w:t>)</w:t>
            </w:r>
          </w:p>
        </w:tc>
        <w:tc>
          <w:tcPr>
            <w:tcW w:w="4680" w:type="dxa"/>
          </w:tcPr>
          <w:p w14:paraId="0FFAA26C" w14:textId="2E387814"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hanger ou générer nos hypothèses basé sur les résultats de tests 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73DBA211"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p>
        </w:tc>
        <w:tc>
          <w:tcPr>
            <w:tcW w:w="4680" w:type="dxa"/>
          </w:tcPr>
          <w:p w14:paraId="2D794C6C" w14:textId="228BF961"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cela mène à une t</w:t>
            </w:r>
            <w:r w:rsidRPr="00183DF8">
              <w:rPr>
                <w:rFonts w:eastAsia="Times New Roman" w:cs="Times New Roman"/>
                <w:szCs w:val="24"/>
                <w:lang w:val="fr-CA"/>
              </w:rPr>
              <w:t>rop faible puissance statistique</w:t>
            </w:r>
            <w:r>
              <w:rPr>
                <w:rFonts w:eastAsia="Times New Roman" w:cs="Times New Roman"/>
                <w:szCs w:val="24"/>
                <w:lang w:val="fr-CA"/>
              </w:rPr>
              <w:t>.</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59A2B478" w:rsidR="00614049" w:rsidRDefault="00263605"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les lecteurs penseront probablement par défaut qu’il s’agit de recherch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17282E21" w14:textId="078BD604" w:rsidR="00185947" w:rsidRPr="0076205D" w:rsidRDefault="009F3AFA" w:rsidP="00285A1E">
      <w:pPr>
        <w:pStyle w:val="APA1"/>
      </w:pPr>
      <w:bookmarkStart w:id="9" w:name="_Toc127541219"/>
      <w:r w:rsidRPr="003B5302">
        <w:t>Les bonnes pratiques </w:t>
      </w:r>
      <w:r w:rsidR="000F7589" w:rsidRPr="003B5302">
        <w:t>en</w:t>
      </w:r>
      <w:r w:rsidR="000F7589">
        <w:t xml:space="preserve"> recherche </w:t>
      </w:r>
      <w:r w:rsidR="005642A0">
        <w:t>et l</w:t>
      </w:r>
      <w:r w:rsidR="00185947" w:rsidRPr="0076205D">
        <w:t>a science ouverte</w:t>
      </w:r>
      <w:bookmarkEnd w:id="9"/>
    </w:p>
    <w:p w14:paraId="371DEA3A" w14:textId="336E9B50" w:rsidR="00DF1E37" w:rsidRDefault="0084036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lusieurs de ces pratiques questionnables peuvent être adressées par la science ouverte</w:t>
      </w:r>
      <w:r w:rsidR="007758A3">
        <w:rPr>
          <w:rFonts w:eastAsia="Times New Roman" w:cs="Times New Roman"/>
          <w:szCs w:val="24"/>
          <w:lang w:val="fr-CA"/>
        </w:rPr>
        <w:t xml:space="preserve"> </w:t>
      </w:r>
      <w:r w:rsidR="007758A3">
        <w:rPr>
          <w:rFonts w:eastAsia="Times New Roman" w:cs="Times New Roman"/>
          <w:szCs w:val="24"/>
          <w:lang w:val="fr-CA"/>
        </w:rPr>
        <w:fldChar w:fldCharType="begin"/>
      </w:r>
      <w:r w:rsidR="007758A3">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7758A3">
        <w:rPr>
          <w:rFonts w:eastAsia="Times New Roman" w:cs="Times New Roman"/>
          <w:szCs w:val="24"/>
          <w:lang w:val="fr-CA"/>
        </w:rPr>
        <w:fldChar w:fldCharType="separate"/>
      </w:r>
      <w:r w:rsidR="007758A3">
        <w:rPr>
          <w:rFonts w:eastAsia="Times New Roman" w:cs="Times New Roman"/>
          <w:noProof/>
          <w:szCs w:val="24"/>
          <w:lang w:val="fr-CA"/>
        </w:rPr>
        <w:t>(Schwab et al., 2022)</w:t>
      </w:r>
      <w:r w:rsidR="007758A3">
        <w:rPr>
          <w:rFonts w:eastAsia="Times New Roman" w:cs="Times New Roman"/>
          <w:szCs w:val="24"/>
          <w:lang w:val="fr-CA"/>
        </w:rPr>
        <w:fldChar w:fldCharType="end"/>
      </w:r>
      <w:r>
        <w:rPr>
          <w:rFonts w:eastAsia="Times New Roman" w:cs="Times New Roman"/>
          <w:szCs w:val="24"/>
          <w:lang w:val="fr-CA"/>
        </w:rPr>
        <w:t>.</w:t>
      </w:r>
      <w:r w:rsidR="00E31B08">
        <w:rPr>
          <w:rFonts w:eastAsia="Times New Roman" w:cs="Times New Roman"/>
          <w:szCs w:val="24"/>
          <w:lang w:val="fr-CA"/>
        </w:rPr>
        <w:t xml:space="preserve"> </w:t>
      </w:r>
      <w:r w:rsidR="005F357D">
        <w:rPr>
          <w:rFonts w:eastAsia="Times New Roman" w:cs="Times New Roman"/>
          <w:szCs w:val="24"/>
          <w:lang w:val="fr-CA"/>
        </w:rPr>
        <w:t>La science ouverte</w:t>
      </w:r>
      <w:r w:rsidR="005F357D" w:rsidRPr="005F357D">
        <w:rPr>
          <w:rFonts w:eastAsia="Times New Roman" w:cs="Times New Roman"/>
          <w:szCs w:val="24"/>
          <w:lang w:val="fr-CA"/>
        </w:rPr>
        <w:t xml:space="preserve"> met au cœur de sa démarche la transparence, la </w:t>
      </w:r>
      <w:r w:rsidR="005F357D" w:rsidRPr="005F357D">
        <w:rPr>
          <w:rFonts w:eastAsia="Times New Roman" w:cs="Times New Roman"/>
          <w:szCs w:val="24"/>
          <w:lang w:val="fr-CA"/>
        </w:rPr>
        <w:lastRenderedPageBreak/>
        <w:t>reproductibilité, et les bonnes pratiques de recherche.</w:t>
      </w:r>
      <w:r w:rsidR="00C616C3">
        <w:rPr>
          <w:rFonts w:eastAsia="Times New Roman" w:cs="Times New Roman"/>
          <w:szCs w:val="24"/>
          <w:lang w:val="fr-CA"/>
        </w:rPr>
        <w:t xml:space="preserve"> Vu l</w:t>
      </w:r>
      <w:r w:rsidR="00E94782">
        <w:rPr>
          <w:rFonts w:eastAsia="Times New Roman" w:cs="Times New Roman"/>
          <w:szCs w:val="24"/>
          <w:lang w:val="fr-CA"/>
        </w:rPr>
        <w:t>’</w:t>
      </w:r>
      <w:r w:rsidR="00C616C3">
        <w:rPr>
          <w:rFonts w:eastAsia="Times New Roman" w:cs="Times New Roman"/>
          <w:szCs w:val="24"/>
          <w:lang w:val="fr-CA"/>
        </w:rPr>
        <w:t xml:space="preserve">omniprésence des pratiques questionnables en recherche, de nombreux </w:t>
      </w:r>
      <w:r w:rsidR="002E60EB">
        <w:rPr>
          <w:rFonts w:eastAsia="Times New Roman" w:cs="Times New Roman"/>
          <w:szCs w:val="24"/>
          <w:lang w:val="fr-CA"/>
        </w:rPr>
        <w:t>chercheur.e.s</w:t>
      </w:r>
      <w:r w:rsidR="00C616C3">
        <w:rPr>
          <w:rFonts w:eastAsia="Times New Roman" w:cs="Times New Roman"/>
          <w:szCs w:val="24"/>
          <w:lang w:val="fr-CA"/>
        </w:rPr>
        <w:t xml:space="preserve"> ressentent qu</w:t>
      </w:r>
      <w:r w:rsidR="00E94782">
        <w:rPr>
          <w:rFonts w:eastAsia="Times New Roman" w:cs="Times New Roman"/>
          <w:szCs w:val="24"/>
          <w:lang w:val="fr-CA"/>
        </w:rPr>
        <w:t>’</w:t>
      </w:r>
      <w:r w:rsidR="00C616C3">
        <w:rPr>
          <w:rFonts w:eastAsia="Times New Roman" w:cs="Times New Roman"/>
          <w:szCs w:val="24"/>
          <w:lang w:val="fr-CA"/>
        </w:rPr>
        <w:t>ils ne peuvent se fier aux résultats des recherches utilisant le statu quo</w:t>
      </w:r>
      <w:r w:rsidR="00305886">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sidR="00C616C3">
        <w:rPr>
          <w:rFonts w:eastAsia="Times New Roman" w:cs="Times New Roman"/>
          <w:szCs w:val="24"/>
          <w:lang w:val="fr-CA"/>
        </w:rPr>
        <w:t>.</w:t>
      </w:r>
      <w:r w:rsidR="00247A7E">
        <w:rPr>
          <w:rFonts w:eastAsia="Times New Roman" w:cs="Times New Roman"/>
          <w:szCs w:val="24"/>
          <w:lang w:val="fr-CA"/>
        </w:rPr>
        <w:t xml:space="preserve"> Certains croient que 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peut être rétablie en valorisant la science ouverte qui favorise les bonnes pratiques. </w:t>
      </w:r>
      <w:r w:rsidR="007C490C">
        <w:rPr>
          <w:rFonts w:eastAsia="Times New Roman" w:cs="Times New Roman"/>
          <w:szCs w:val="24"/>
          <w:lang w:val="fr-CA"/>
        </w:rPr>
        <w:t>Un élément important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elle permet de clairement distinguer la recherche exploratoire et la recherche confirmatoire</w:t>
      </w:r>
      <w:r w:rsidR="00BC0E8B">
        <w:rPr>
          <w:rFonts w:eastAsia="Times New Roman" w:cs="Times New Roman"/>
          <w:szCs w:val="24"/>
          <w:lang w:val="fr-CA"/>
        </w:rPr>
        <w:t xml:space="preserve">. </w:t>
      </w:r>
      <w:r w:rsidR="007944C2">
        <w:rPr>
          <w:rFonts w:eastAsia="Times New Roman" w:cs="Times New Roman"/>
          <w:szCs w:val="24"/>
          <w:lang w:val="fr-CA"/>
        </w:rPr>
        <w:t xml:space="preserve">Certain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 l</w:t>
      </w:r>
      <w:r w:rsidR="00E94782">
        <w:rPr>
          <w:rFonts w:eastAsia="Times New Roman" w:cs="Times New Roman"/>
          <w:szCs w:val="24"/>
          <w:lang w:val="fr-CA"/>
        </w:rPr>
        <w:t>’</w:t>
      </w:r>
      <w:r w:rsidR="00DF1E37" w:rsidRPr="0076205D">
        <w:rPr>
          <w:rFonts w:eastAsia="Times New Roman" w:cs="Times New Roman"/>
          <w:szCs w:val="24"/>
          <w:lang w:val="fr-CA"/>
        </w:rPr>
        <w:t>évidenc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 l</w:t>
      </w:r>
      <w:r w:rsidR="00E94782">
        <w:rPr>
          <w:rFonts w:eastAsia="Times New Roman" w:cs="Times New Roman"/>
          <w:szCs w:val="24"/>
          <w:lang w:val="fr-CA"/>
        </w:rPr>
        <w:t>’</w:t>
      </w:r>
      <w:r w:rsidR="00F24694">
        <w:rPr>
          <w:rFonts w:eastAsia="Times New Roman" w:cs="Times New Roman"/>
          <w:szCs w:val="24"/>
          <w:lang w:val="fr-CA"/>
        </w:rPr>
        <w:t>évidence scientifique (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r w:rsidR="0013423B">
        <w:rPr>
          <w:rFonts w:eastAsia="Times New Roman" w:cs="Times New Roman"/>
          <w:szCs w:val="24"/>
          <w:lang w:val="fr-CA"/>
        </w:rPr>
        <w:t xml:space="preserve"> La science ouverte comprend de nombreux éléments, certains toujours en évolution, mais certaines pratiques ressortent plus que d</w:t>
      </w:r>
      <w:r w:rsidR="00E94782">
        <w:rPr>
          <w:rFonts w:eastAsia="Times New Roman" w:cs="Times New Roman"/>
          <w:szCs w:val="24"/>
          <w:lang w:val="fr-CA"/>
        </w:rPr>
        <w:t>’</w:t>
      </w:r>
      <w:r w:rsidR="0013423B">
        <w:rPr>
          <w:rFonts w:eastAsia="Times New Roman" w:cs="Times New Roman"/>
          <w:szCs w:val="24"/>
          <w:lang w:val="fr-CA"/>
        </w:rPr>
        <w:t>autres</w:t>
      </w:r>
      <w:r w:rsidR="00497F42">
        <w:rPr>
          <w:rFonts w:eastAsia="Times New Roman" w:cs="Times New Roman"/>
          <w:szCs w:val="24"/>
          <w:lang w:val="fr-CA"/>
        </w:rPr>
        <w:t>.</w:t>
      </w:r>
      <w:r w:rsidR="008404FC">
        <w:rPr>
          <w:rFonts w:eastAsia="Times New Roman" w:cs="Times New Roman"/>
          <w:szCs w:val="24"/>
          <w:lang w:val="fr-CA"/>
        </w:rPr>
        <w:t xml:space="preserve"> Les pratiques recommandées l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 détail.</w:t>
      </w:r>
    </w:p>
    <w:p w14:paraId="55CCD535" w14:textId="77777777" w:rsidR="00721070" w:rsidRDefault="00721070"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2AFDFB56" w14:textId="0DE39DB8" w:rsidR="00D9238A" w:rsidRDefault="00D9238A"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42D77496"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325B9423">
            <wp:simplePos x="0" y="0"/>
            <wp:positionH relativeFrom="margin">
              <wp:posOffset>-447675</wp:posOffset>
            </wp:positionH>
            <wp:positionV relativeFrom="paragraph">
              <wp:posOffset>168910</wp:posOffset>
            </wp:positionV>
            <wp:extent cx="7105650" cy="3880485"/>
            <wp:effectExtent l="0" t="0" r="0" b="5715"/>
            <wp:wrapNone/>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7105650"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35F826DA" w14:textId="77777777" w:rsidR="00C12470" w:rsidRDefault="00C12470" w:rsidP="00C25359">
      <w:pPr>
        <w:spacing w:line="360" w:lineRule="auto"/>
        <w:rPr>
          <w:rFonts w:eastAsia="Times New Roman" w:cs="Times New Roman"/>
          <w:b/>
          <w:bCs/>
          <w:szCs w:val="24"/>
          <w:lang w:val="fr-CA"/>
        </w:rPr>
      </w:pPr>
      <w:r>
        <w:rPr>
          <w:rFonts w:eastAsia="Times New Roman" w:cs="Times New Roman"/>
          <w:b/>
          <w:bCs/>
          <w:szCs w:val="24"/>
          <w:lang w:val="fr-CA"/>
        </w:rPr>
        <w:br w:type="page"/>
      </w:r>
    </w:p>
    <w:p w14:paraId="6A916882" w14:textId="52FA21ED" w:rsidR="00886C56" w:rsidRDefault="00886C56"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48712195"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0" w:name="_Toc127541220"/>
      <w:r>
        <w:rPr>
          <w:lang w:val="fr-CA"/>
        </w:rPr>
        <w:lastRenderedPageBreak/>
        <w:t>Le préenregistrement</w:t>
      </w:r>
      <w:bookmarkEnd w:id="10"/>
    </w:p>
    <w:p w14:paraId="7BEB7491" w14:textId="20D63209" w:rsidR="00EF636F" w:rsidRPr="00383071" w:rsidRDefault="00A75FD4" w:rsidP="00EF636F">
      <w:pPr>
        <w:snapToGrid w:val="0"/>
        <w:spacing w:line="360" w:lineRule="auto"/>
        <w:ind w:firstLine="720"/>
        <w:rPr>
          <w:rFonts w:eastAsia="Times New Roman" w:cs="Times New Roman"/>
          <w:szCs w:val="24"/>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w:t>
      </w:r>
      <w:r w:rsidR="00692B0D">
        <w:rPr>
          <w:rFonts w:eastAsia="Times New Roman" w:cs="Times New Roman"/>
          <w:szCs w:val="24"/>
          <w:lang w:val="fr-CA"/>
        </w:rPr>
        <w:t>.</w:t>
      </w:r>
      <w:r w:rsidR="00EF636F">
        <w:rPr>
          <w:rFonts w:eastAsia="Times New Roman" w:cs="Times New Roman"/>
          <w:szCs w:val="24"/>
          <w:lang w:val="fr-CA"/>
        </w:rPr>
        <w:t xml:space="preserve">s)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E018D4">
        <w:rPr>
          <w:rFonts w:eastAsia="Times New Roman" w:cs="Times New Roman"/>
          <w:szCs w:val="24"/>
          <w:lang w:val="fr-CA"/>
        </w:rPr>
        <w:t>e.g.</w:t>
      </w:r>
      <w:r w:rsidR="00EF636F">
        <w:rPr>
          <w:rFonts w:eastAsia="Times New Roman" w:cs="Times New Roman"/>
          <w:szCs w:val="24"/>
          <w:lang w:val="fr-CA"/>
        </w:rPr>
        <w:t>,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 xml:space="preserve">À lui seul, le préenregistrement est le meilleur outil contre les pratiques questionnables, car il enlève beaucoup de « degrés de liberté » au chercheur en l’encourageant à penser à ces éléments à l’avance, ce qui permet de grandement augmenter la confiance dans les résultats des analyses statistiques. </w:t>
      </w:r>
      <w:r w:rsidR="00EF636F" w:rsidRPr="00383071">
        <w:rPr>
          <w:rFonts w:eastAsia="Times New Roman" w:cs="Times New Roman"/>
          <w:szCs w:val="24"/>
          <w:lang w:val="fr-CA"/>
        </w:rPr>
        <w:t>Comme le souligne un auteur,</w:t>
      </w:r>
    </w:p>
    <w:p w14:paraId="12E3CCAC" w14:textId="7777777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4546EA76" w14:textId="4B3AE0DB" w:rsidR="00FE6C2F" w:rsidRDefault="00EF636F" w:rsidP="00FE6C2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Bien que certains voient le préenregistrement comme du travail additionnel, en réalité, on ne fait que déplacer le type d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puis après de réfléchir aux analyses et aux hypothèses, on réfléchit d’abord aux analyses et hypothèses, et après on passe à la collecte des données. </w:t>
      </w:r>
      <w:r w:rsidR="00FE6C2F">
        <w:rPr>
          <w:rFonts w:eastAsia="Times New Roman" w:cs="Times New Roman"/>
          <w:szCs w:val="24"/>
          <w:lang w:val="fr-CA"/>
        </w:rPr>
        <w:t>En d’autres termes, cette pratique a un effet neutre ou positif en termes de gain de temps, mais c’est un énorme gain pour la science.</w:t>
      </w:r>
    </w:p>
    <w:p w14:paraId="5B4F54E2" w14:textId="77777777" w:rsidR="00FE6C2F" w:rsidRDefault="00FE6C2F" w:rsidP="00EF636F">
      <w:pPr>
        <w:snapToGrid w:val="0"/>
        <w:spacing w:line="360" w:lineRule="auto"/>
        <w:ind w:firstLine="720"/>
        <w:rPr>
          <w:rFonts w:eastAsia="Times New Roman" w:cs="Times New Roman"/>
          <w:szCs w:val="24"/>
          <w:lang w:val="fr-CA"/>
        </w:rPr>
      </w:pPr>
    </w:p>
    <w:p w14:paraId="4C0CA1DE" w14:textId="77AA9D85" w:rsidR="00A9602A"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C60A67">
        <w:rPr>
          <w:rFonts w:eastAsia="Times New Roman" w:cs="Times New Roman"/>
          <w:i/>
          <w:iCs/>
          <w:szCs w:val="24"/>
          <w:lang w:val="fr-CA"/>
        </w:rPr>
        <w:t>ad hoc</w:t>
      </w:r>
      <w:r>
        <w:rPr>
          <w:rFonts w:eastAsia="Times New Roman" w:cs="Times New Roman"/>
          <w:szCs w:val="24"/>
          <w:lang w:val="fr-CA"/>
        </w:rPr>
        <w:t>, cette pratique a aussi l’avantage d’aider à détecter des erreurs potentielles 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 xml:space="preserve">que les chercheur.e.s doivent </w:t>
      </w:r>
      <w:hyperlink r:id="rId17"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60F3C902"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Ainsi, de plus en plus de journaux </w:t>
      </w:r>
      <w:r w:rsidR="00670E50">
        <w:rPr>
          <w:rFonts w:eastAsia="Times New Roman" w:cs="Times New Roman"/>
          <w:szCs w:val="24"/>
          <w:lang w:val="fr-CA"/>
        </w:rPr>
        <w:t>(</w:t>
      </w:r>
      <w:hyperlink r:id="rId18"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58C33CB9" w14:textId="38773CA4" w:rsidR="00EF636F" w:rsidRPr="0076205D" w:rsidRDefault="006D4357" w:rsidP="00EF636F">
      <w:pPr>
        <w:pStyle w:val="APA2"/>
        <w:rPr>
          <w:lang w:val="fr-CA"/>
        </w:rPr>
      </w:pPr>
      <w:bookmarkStart w:id="11"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1"/>
    </w:p>
    <w:p w14:paraId="54FD5CB9" w14:textId="52844C7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au final d’avoir une étude révisée par les pairs en avance et en particulier, encore plus robuste.</w:t>
      </w:r>
    </w:p>
    <w:p w14:paraId="16DB050B" w14:textId="12662274" w:rsidR="00EF636F" w:rsidRDefault="008A1F48"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 </w:t>
      </w:r>
      <w:r w:rsidR="00EF636F">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sidR="00EF636F">
        <w:rPr>
          <w:rFonts w:eastAsia="Times New Roman" w:cs="Times New Roman"/>
          <w:szCs w:val="24"/>
          <w:lang w:val="fr-CA"/>
        </w:rPr>
        <w:t xml:space="preserve">de </w:t>
      </w:r>
      <w:r w:rsidR="005472FF">
        <w:rPr>
          <w:rFonts w:eastAsia="Times New Roman" w:cs="Times New Roman"/>
          <w:szCs w:val="24"/>
          <w:lang w:val="fr-CA"/>
        </w:rPr>
        <w:t xml:space="preserve">ne </w:t>
      </w:r>
      <w:r w:rsidR="00EF636F">
        <w:rPr>
          <w:rFonts w:eastAsia="Times New Roman" w:cs="Times New Roman"/>
          <w:szCs w:val="24"/>
          <w:lang w:val="fr-CA"/>
        </w:rPr>
        <w:t xml:space="preserve">publier </w:t>
      </w:r>
      <w:r w:rsidR="005472FF">
        <w:rPr>
          <w:rFonts w:eastAsia="Times New Roman" w:cs="Times New Roman"/>
          <w:szCs w:val="24"/>
          <w:lang w:val="fr-CA"/>
        </w:rPr>
        <w:t xml:space="preserve">que </w:t>
      </w:r>
      <w:r w:rsidR="00EF636F">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sidR="00EF636F">
        <w:rPr>
          <w:rFonts w:eastAsia="Times New Roman" w:cs="Times New Roman"/>
          <w:szCs w:val="24"/>
          <w:lang w:val="fr-CA"/>
        </w:rPr>
        <w:t xml:space="preserve">. Ceci étant dit, bien que le rapport enregistré devienne également de plus en plus populaire et désirable, il demande une certaine organisation puisqu’il faut réfléchir à beaucoup d’éléments, et notamment rédiger la revue de littérature, avant même de collecter la </w:t>
      </w:r>
      <w:r w:rsidR="00EF636F">
        <w:rPr>
          <w:rFonts w:eastAsia="Times New Roman" w:cs="Times New Roman"/>
          <w:szCs w:val="24"/>
          <w:lang w:val="fr-CA"/>
        </w:rPr>
        <w:lastRenderedPageBreak/>
        <w:t>première donnée! Certes, ceci est bien la manière dont nous devrions théoriquement faire de la science, mais en pratique, ce n’est malheureusement pas aussi fréquent que cela devrait l’être. De plus, les changements sociaux et structuraux sont généralement lents, et il faut aussi se donner le temps à soi-même. Sentez-vous donc libre de commencer par de petits pas—un pas à la fois—tant que vous commenciez. Vous pourrez néanmoins garder le rapport enregistré en tête comme la pratique idéale à (éventuellement) atteindre.</w:t>
      </w:r>
    </w:p>
    <w:p w14:paraId="1BCD8ABB" w14:textId="30D7CABE" w:rsidR="00C658F3" w:rsidRDefault="00C658F3">
      <w:pPr>
        <w:pStyle w:val="APA2"/>
        <w:rPr>
          <w:lang w:val="fr-CA"/>
        </w:rPr>
      </w:pPr>
      <w:bookmarkStart w:id="12" w:name="_Toc127541222"/>
      <w:r>
        <w:rPr>
          <w:lang w:val="fr-CA"/>
        </w:rPr>
        <w:t>Les données ouvertes</w:t>
      </w:r>
      <w:bookmarkEnd w:id="12"/>
      <w:r w:rsidR="008A1F48" w:rsidRPr="008A1F48">
        <w:rPr>
          <w:noProof/>
        </w:rPr>
        <w:t xml:space="preserve"> </w:t>
      </w:r>
    </w:p>
    <w:p w14:paraId="39C047B2" w14:textId="6189B8C2"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ensemble des données brutes 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0"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 xml:space="preserve">Il est possible de mettre les données brutes désidentifiées sur une banque de données publiques telle que le </w:t>
      </w:r>
      <w:hyperlink r:id="rId21"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p>
    <w:p w14:paraId="1DB28999" w14:textId="1152692F"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puisque les participant.e.s 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_x0000_s1027"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13" w:name="_Toc127541223"/>
      <w:r>
        <w:rPr>
          <w:lang w:val="fr-CA"/>
        </w:rPr>
        <w:t>Les matériels ouverts</w:t>
      </w:r>
      <w:bookmarkEnd w:id="13"/>
    </w:p>
    <w:p w14:paraId="69D36E4F" w14:textId="4C5FD037"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 xml:space="preserve">article publié), ou encore le code requis pour certains tâches expérimentales (e.g., de temps de réaction).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à moins que celles-ci on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4BFAF540"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le script d</w:t>
      </w:r>
      <w:r w:rsidR="00E94782">
        <w:rPr>
          <w:rFonts w:eastAsia="Times New Roman" w:cs="Times New Roman"/>
          <w:szCs w:val="24"/>
          <w:lang w:val="fr-CA"/>
        </w:rPr>
        <w:t>’</w:t>
      </w:r>
      <w:r w:rsidR="00A711B6">
        <w:rPr>
          <w:rFonts w:eastAsia="Times New Roman" w:cs="Times New Roman"/>
          <w:szCs w:val="24"/>
          <w:lang w:val="fr-CA"/>
        </w:rPr>
        <w:t>analyse (parfois appelé la syntax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ans le code.</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 xml:space="preserve">autres études) ne seront probablement pas dû à des erreurs dans le script ou dans </w:t>
      </w:r>
      <w:r w:rsidR="002A44CF">
        <w:rPr>
          <w:rFonts w:eastAsia="Times New Roman" w:cs="Times New Roman"/>
          <w:szCs w:val="24"/>
          <w:lang w:val="fr-CA"/>
        </w:rPr>
        <w:lastRenderedPageBreak/>
        <w:t>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5D09CCDC"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 xml:space="preserve">sans devoir attendre </w:t>
      </w:r>
      <w:r w:rsidR="00695A58">
        <w:rPr>
          <w:rFonts w:eastAsia="Times New Roman" w:cs="Times New Roman"/>
          <w:szCs w:val="24"/>
          <w:lang w:val="fr-CA"/>
        </w:rPr>
        <w:t xml:space="preserve">après </w:t>
      </w:r>
      <w:r w:rsidR="001C6A43">
        <w:rPr>
          <w:rFonts w:eastAsia="Times New Roman" w:cs="Times New Roman"/>
          <w:szCs w:val="24"/>
          <w:lang w:val="fr-CA"/>
        </w:rPr>
        <w:t>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rajouter de l’information</w:t>
      </w:r>
      <w:r w:rsidR="006B2D8B">
        <w:rPr>
          <w:rFonts w:eastAsia="Times New Roman" w:cs="Times New Roman"/>
          <w:szCs w:val="24"/>
          <w:lang w:val="fr-CA"/>
        </w:rPr>
        <w:t xml:space="preserve">, </w:t>
      </w:r>
      <w:r w:rsidR="00923FD9">
        <w:rPr>
          <w:rFonts w:eastAsia="Times New Roman" w:cs="Times New Roman"/>
          <w:szCs w:val="24"/>
          <w:lang w:val="fr-CA"/>
        </w:rPr>
        <w:t xml:space="preserve">tel qu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comme Dropbox ou OneDrive</w:t>
      </w:r>
      <w:r w:rsidR="00FD03F0">
        <w:rPr>
          <w:rFonts w:eastAsia="Times New Roman" w:cs="Times New Roman"/>
          <w:szCs w:val="24"/>
          <w:lang w:val="fr-CA"/>
        </w:rPr>
        <w:t>, 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14" w:name="_Toc127541224"/>
      <w:r>
        <w:rPr>
          <w:lang w:val="fr-CA"/>
        </w:rPr>
        <w:t>L</w:t>
      </w:r>
      <w:r w:rsidR="00E94782">
        <w:rPr>
          <w:lang w:val="fr-CA"/>
        </w:rPr>
        <w:t>’</w:t>
      </w:r>
      <w:r>
        <w:rPr>
          <w:lang w:val="fr-CA"/>
        </w:rPr>
        <w:t>utilisation du logiciel R</w:t>
      </w:r>
      <w:bookmarkEnd w:id="14"/>
    </w:p>
    <w:p w14:paraId="7D903CB5" w14:textId="6AF92C1E"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Bien sûr, le plus important est de partager sa syntaxe</w:t>
      </w:r>
      <w:r w:rsidR="00EF1B4A">
        <w:rPr>
          <w:rFonts w:eastAsia="Times New Roman" w:cs="Times New Roman"/>
          <w:szCs w:val="24"/>
          <w:lang w:val="fr-CA"/>
        </w:rPr>
        <w:t xml:space="preserve"> (son script d</w:t>
      </w:r>
      <w:r w:rsidR="00E94782">
        <w:rPr>
          <w:rFonts w:eastAsia="Times New Roman" w:cs="Times New Roman"/>
          <w:szCs w:val="24"/>
          <w:lang w:val="fr-CA"/>
        </w:rPr>
        <w:t>’</w:t>
      </w:r>
      <w:r w:rsidR="00EF1B4A">
        <w:rPr>
          <w:rFonts w:eastAsia="Times New Roman" w:cs="Times New Roman"/>
          <w:szCs w:val="24"/>
          <w:lang w:val="fr-CA"/>
        </w:rPr>
        <w:t>analyse)</w:t>
      </w:r>
      <w:r w:rsidR="00F25498">
        <w:rPr>
          <w:rFonts w:eastAsia="Times New Roman" w:cs="Times New Roman"/>
          <w:szCs w:val="24"/>
          <w:lang w:val="fr-CA"/>
        </w:rPr>
        <w:t xml:space="preserv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par exemple, </w:t>
      </w:r>
      <w:r w:rsidR="00492511">
        <w:rPr>
          <w:rFonts w:eastAsia="Times New Roman" w:cs="Times New Roman"/>
          <w:szCs w:val="24"/>
          <w:lang w:val="fr-CA"/>
        </w:rPr>
        <w:t xml:space="preserve">rendent le processus difficile voire impossible pour les </w:t>
      </w:r>
      <w:r w:rsidR="002D6B1E">
        <w:rPr>
          <w:rFonts w:eastAsia="Times New Roman" w:cs="Times New Roman"/>
          <w:szCs w:val="24"/>
          <w:lang w:val="fr-CA"/>
        </w:rPr>
        <w:t>gens n</w:t>
      </w:r>
      <w:r w:rsidR="00E94782">
        <w:rPr>
          <w:rFonts w:eastAsia="Times New Roman" w:cs="Times New Roman"/>
          <w:szCs w:val="24"/>
          <w:lang w:val="fr-CA"/>
        </w:rPr>
        <w:t>’</w:t>
      </w:r>
      <w:r w:rsidR="002D6B1E">
        <w:rPr>
          <w:rFonts w:eastAsia="Times New Roman" w:cs="Times New Roman"/>
          <w:szCs w:val="24"/>
          <w:lang w:val="fr-CA"/>
        </w:rPr>
        <w:t>ayant pas de licence</w:t>
      </w:r>
      <w:r w:rsidR="00B50BD7">
        <w:rPr>
          <w:rFonts w:eastAsia="Times New Roman" w:cs="Times New Roman"/>
          <w:szCs w:val="24"/>
          <w:lang w:val="fr-CA"/>
        </w:rPr>
        <w:t xml:space="preserve">. Certains groupes de recherche ou étudiants dans certaines universités </w:t>
      </w:r>
      <w:r w:rsidR="004F3403">
        <w:rPr>
          <w:rFonts w:eastAsia="Times New Roman" w:cs="Times New Roman"/>
          <w:szCs w:val="24"/>
          <w:lang w:val="fr-CA"/>
        </w:rPr>
        <w:t xml:space="preserve">en particulier </w:t>
      </w:r>
      <w:r w:rsidR="00B50BD7">
        <w:rPr>
          <w:rFonts w:eastAsia="Times New Roman" w:cs="Times New Roman"/>
          <w:szCs w:val="24"/>
          <w:lang w:val="fr-CA"/>
        </w:rPr>
        <w:t>(p. ex., dans les pays à voie de développement) pourraient ne pas avoir de licence SPSS</w:t>
      </w:r>
      <w:r w:rsidR="0049310A" w:rsidRPr="0049310A">
        <w:rPr>
          <w:rFonts w:eastAsia="Times New Roman" w:cs="Times New Roman"/>
          <w:szCs w:val="24"/>
          <w:lang w:val="fr-CA"/>
        </w:rPr>
        <w:t xml:space="preserve"> </w:t>
      </w:r>
      <w:r w:rsidR="0049310A">
        <w:rPr>
          <w:rFonts w:eastAsia="Times New Roman" w:cs="Times New Roman"/>
          <w:szCs w:val="24"/>
          <w:lang w:val="fr-CA"/>
        </w:rPr>
        <w:t>intégrée</w:t>
      </w:r>
      <w:r w:rsidR="00B50BD7">
        <w:rPr>
          <w:rFonts w:eastAsia="Times New Roman" w:cs="Times New Roman"/>
          <w:szCs w:val="24"/>
          <w:lang w:val="fr-CA"/>
        </w:rPr>
        <w:t xml:space="preserve">, et pourraient ainsi, malgré toute leur bonne volonté, être incapabl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UQAM, vous pourriez ne plus être en mesure de rouler vos analyses à nouveau.</w:t>
      </w:r>
      <w:r w:rsidR="00C111FF">
        <w:rPr>
          <w:rFonts w:eastAsia="Times New Roman" w:cs="Times New Roman"/>
          <w:szCs w:val="24"/>
          <w:lang w:val="fr-CA"/>
        </w:rPr>
        <w:t xml:space="preserve"> Les logiciels libre</w:t>
      </w:r>
      <w:r w:rsidR="00187783">
        <w:rPr>
          <w:rFonts w:eastAsia="Times New Roman" w:cs="Times New Roman"/>
          <w:szCs w:val="24"/>
          <w:lang w:val="fr-CA"/>
        </w:rPr>
        <w:t>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globalement disponibles.</w:t>
      </w:r>
    </w:p>
    <w:p w14:paraId="7E25E97D" w14:textId="40E1A938"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w:t>
      </w:r>
      <w:r w:rsidR="00902E92">
        <w:rPr>
          <w:rFonts w:eastAsia="Times New Roman" w:cs="Times New Roman"/>
          <w:szCs w:val="24"/>
          <w:lang w:val="fr-CA"/>
        </w:rPr>
        <w:lastRenderedPageBreak/>
        <w:t>algorithmes utilisés. Tandis que les packages R ont tous leur code disponible au grand public, et n</w:t>
      </w:r>
      <w:r w:rsidR="00E94782">
        <w:rPr>
          <w:rFonts w:eastAsia="Times New Roman" w:cs="Times New Roman"/>
          <w:szCs w:val="24"/>
          <w:lang w:val="fr-CA"/>
        </w:rPr>
        <w:t>’</w:t>
      </w:r>
      <w:r w:rsidR="00902E92">
        <w:rPr>
          <w:rFonts w:eastAsia="Times New Roman" w:cs="Times New Roman"/>
          <w:szCs w:val="24"/>
          <w:lang w:val="fr-CA"/>
        </w:rPr>
        <w:t>importe qui peut donc aller vérifier comment telle ou telle valeur 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CE1692">
        <w:rPr>
          <w:rFonts w:eastAsia="Times New Roman" w:cs="Times New Roman"/>
          <w:szCs w:val="24"/>
          <w:lang w:val="fr-CA"/>
        </w:rPr>
        <w:t xml:space="preserve"> Tandis que pour les logiciels à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est pas garantie qu</w:t>
      </w:r>
      <w:r w:rsidR="00E94782">
        <w:rPr>
          <w:rFonts w:eastAsia="Times New Roman" w:cs="Times New Roman"/>
          <w:szCs w:val="24"/>
          <w:lang w:val="fr-CA"/>
        </w:rPr>
        <w:t>’</w:t>
      </w:r>
      <w:r w:rsidR="00CE1692">
        <w:rPr>
          <w:rFonts w:eastAsia="Times New Roman" w:cs="Times New Roman"/>
          <w:szCs w:val="24"/>
          <w:lang w:val="fr-CA"/>
        </w:rPr>
        <w:t>elle supportera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1830ACD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 xml:space="preserve">le logiciel R permet de réduire les erreurs de copier-coller typiqu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24"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25"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26"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2FA58B7F"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près de la syntaxe (via des scripts R normaux ou bien via rmarkdown).</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 lecteur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0894E2CB"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641348">
        <w:rPr>
          <w:rFonts w:eastAsia="Times New Roman" w:cs="Times New Roman"/>
          <w:szCs w:val="24"/>
          <w:lang w:val="fr-CA"/>
        </w:rPr>
        <w:t>l</w:t>
      </w:r>
      <w:r w:rsidR="00E94782">
        <w:rPr>
          <w:rFonts w:eastAsia="Times New Roman" w:cs="Times New Roman"/>
          <w:szCs w:val="24"/>
          <w:lang w:val="fr-CA"/>
        </w:rPr>
        <w:t>’</w:t>
      </w:r>
      <w:r w:rsidR="00641348">
        <w:rPr>
          <w:rFonts w:eastAsia="Times New Roman" w:cs="Times New Roman"/>
          <w:szCs w:val="24"/>
          <w:lang w:val="fr-CA"/>
        </w:rPr>
        <w:t xml:space="preserve">imputation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w:t>
      </w:r>
      <w:r w:rsidR="00A60B1C">
        <w:rPr>
          <w:rFonts w:eastAsia="Times New Roman" w:cs="Times New Roman"/>
          <w:szCs w:val="24"/>
          <w:lang w:val="fr-CA"/>
        </w:rPr>
        <w:lastRenderedPageBreak/>
        <w:t xml:space="preserve">moyennes, </w:t>
      </w:r>
      <w:r w:rsidR="003A6281">
        <w:rPr>
          <w:rFonts w:eastAsia="Times New Roman" w:cs="Times New Roman"/>
          <w:szCs w:val="24"/>
          <w:lang w:val="fr-CA"/>
        </w:rPr>
        <w:t>les tests d</w:t>
      </w:r>
      <w:r w:rsidR="00E94782">
        <w:rPr>
          <w:rFonts w:eastAsia="Times New Roman" w:cs="Times New Roman"/>
          <w:szCs w:val="24"/>
          <w:lang w:val="fr-CA"/>
        </w:rPr>
        <w:t>’</w:t>
      </w:r>
      <w:r w:rsidR="003A6281">
        <w:rPr>
          <w:rFonts w:eastAsia="Times New Roman" w:cs="Times New Roman"/>
          <w:szCs w:val="24"/>
          <w:lang w:val="fr-CA"/>
        </w:rPr>
        <w:t xml:space="preserve">assomption,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3CF9016D" w:rsidR="002A2048" w:rsidRDefault="0046606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27"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28"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1751F7E9" w14:textId="6284006A" w:rsidR="00135FCF" w:rsidRPr="00F42C80" w:rsidRDefault="00135FCF">
      <w:pPr>
        <w:pStyle w:val="APA2"/>
        <w:rPr>
          <w:lang w:val="fr-CA"/>
        </w:rPr>
      </w:pPr>
      <w:bookmarkStart w:id="15" w:name="_Toc127541225"/>
      <w:r w:rsidRPr="00F42C80">
        <w:rPr>
          <w:lang w:val="fr-CA"/>
        </w:rPr>
        <w:t>L</w:t>
      </w:r>
      <w:r>
        <w:rPr>
          <w:lang w:val="fr-CA"/>
        </w:rPr>
        <w:t>a prépublication</w:t>
      </w:r>
      <w:bookmarkEnd w:id="15"/>
    </w:p>
    <w:p w14:paraId="54FA09AC" w14:textId="027386FB"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La prépublication (anglais : preprin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par exemple dans 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en fonction des disciplines. </w:t>
      </w:r>
      <w:r w:rsidR="37BE5E29" w:rsidRPr="7DD69E69">
        <w:rPr>
          <w:rFonts w:eastAsia="Times New Roman" w:cs="Times New Roman"/>
          <w:lang w:val="fr-CA"/>
        </w:rPr>
        <w:t xml:space="preserve">Pour la psychologie, le serveur de prépublication le plus populaire est </w:t>
      </w:r>
      <w:hyperlink r:id="rId30">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fondé par la Society for the Improvement of Psychological Science, en collaboration avec OSF</w:t>
      </w:r>
      <w:r w:rsidR="0BA48599" w:rsidRPr="7DD69E69">
        <w:rPr>
          <w:rFonts w:eastAsia="Times New Roman" w:cs="Times New Roman"/>
          <w:lang w:val="fr-CA"/>
        </w:rPr>
        <w:t>.</w:t>
      </w:r>
    </w:p>
    <w:p w14:paraId="1490326D" w14:textId="6F4EB04D"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En effet, en attendant d</w:t>
      </w:r>
      <w:r w:rsidR="00E94782">
        <w:rPr>
          <w:rFonts w:eastAsia="Times New Roman" w:cs="Times New Roman"/>
          <w:lang w:val="fr-CA"/>
        </w:rPr>
        <w:t>’</w:t>
      </w:r>
      <w:r w:rsidR="02160019" w:rsidRPr="7DD69E69">
        <w:rPr>
          <w:rFonts w:eastAsia="Times New Roman" w:cs="Times New Roman"/>
          <w:lang w:val="fr-CA"/>
        </w:rPr>
        <w:t>avoir</w:t>
      </w:r>
      <w:r w:rsidR="16FEC4FC" w:rsidRPr="7DD69E69">
        <w:rPr>
          <w:rFonts w:eastAsia="Times New Roman" w:cs="Times New Roman"/>
          <w:lang w:val="fr-CA"/>
        </w:rPr>
        <w:t xml:space="preserve"> la version finale et formatté</w:t>
      </w:r>
      <w:r w:rsidR="00DF0D47">
        <w:rPr>
          <w:rFonts w:eastAsia="Times New Roman" w:cs="Times New Roman"/>
          <w:lang w:val="fr-CA"/>
        </w:rPr>
        <w:t>e</w:t>
      </w:r>
      <w:r w:rsidR="16FEC4FC" w:rsidRPr="7DD69E69">
        <w:rPr>
          <w:rFonts w:eastAsia="Times New Roman" w:cs="Times New Roman"/>
          <w:lang w:val="fr-CA"/>
        </w:rPr>
        <w:t xml:space="preserve"> par le journal pour pouvoir commencer à partager la copie de son article, les chercheurs peuvent devoir attendre plusieurs mois, voire années, avant que le long processus de publication aboutisse.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évaluation initiale du manuscrit par 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de possibles multiples révisions par les pairs. Ce faisant, les chercheurs 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et les autres chercheurs</w:t>
      </w:r>
      <w:r w:rsidR="005E559E">
        <w:rPr>
          <w:rFonts w:eastAsia="Times New Roman" w:cs="Times New Roman"/>
          <w:lang w:val="fr-CA"/>
        </w:rPr>
        <w:t xml:space="preserve"> 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41CFFB5B" w14:textId="02BED1D6" w:rsidR="3E04AFAD" w:rsidRDefault="3E04AFAD" w:rsidP="00C25359">
      <w:pPr>
        <w:spacing w:line="360" w:lineRule="auto"/>
        <w:ind w:firstLine="720"/>
        <w:rPr>
          <w:rFonts w:eastAsia="Times New Roman" w:cs="Times New Roman"/>
          <w:lang w:val="fr-CA"/>
        </w:rPr>
      </w:pPr>
      <w:r w:rsidRPr="7DD69E69">
        <w:rPr>
          <w:rFonts w:eastAsia="Times New Roman" w:cs="Times New Roman"/>
          <w:lang w:val="fr-CA"/>
        </w:rPr>
        <w:lastRenderedPageBreak/>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chercheurs 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 xml:space="preserve">. </w: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file drawer effect</w:t>
      </w:r>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582556E8"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cela</w:t>
      </w:r>
      <w:r w:rsidR="7BF76CD8" w:rsidRPr="7DD69E69">
        <w:rPr>
          <w:rFonts w:eastAsia="Times New Roman" w:cs="Times New Roman"/>
          <w:lang w:val="fr-CA"/>
        </w:rPr>
        <w:t xml:space="preserve"> donne une preuve publique qui crédite les auteurs originaux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article publié une fois l</w:t>
      </w:r>
      <w:r w:rsidR="00E94782">
        <w:rPr>
          <w:rFonts w:eastAsia="Times New Roman" w:cs="Times New Roman"/>
          <w:lang w:val="fr-CA"/>
        </w:rPr>
        <w:t>’</w:t>
      </w:r>
      <w:r w:rsidR="72712723" w:rsidRPr="7DD69E69">
        <w:rPr>
          <w:rFonts w:eastAsia="Times New Roman" w:cs="Times New Roman"/>
          <w:lang w:val="fr-CA"/>
        </w:rPr>
        <w:t>article accepté.</w:t>
      </w:r>
      <w:r w:rsidR="0DDD2A5F" w:rsidRPr="7DD69E69">
        <w:rPr>
          <w:rFonts w:eastAsia="Times New Roman" w:cs="Times New Roman"/>
          <w:lang w:val="fr-CA"/>
        </w:rPr>
        <w:t xml:space="preserve"> Ainsi, les chercheurs 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ils auront une preuve tangible de la date à laquelle ils ont généré leurs idées. Tandis que sans prépublication, en effet,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autre pourrait arriver avec la même idée (considérant le délai de plusieurs mois ou années du processus de publication).</w:t>
      </w:r>
    </w:p>
    <w:p w14:paraId="7E340A29" w14:textId="0CF31CA6"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ou de la recherche,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1">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0093E6" w14:textId="4016DC86" w:rsidR="00D26B63" w:rsidRDefault="00D26B63" w:rsidP="00430E71">
      <w:pPr>
        <w:rPr>
          <w:lang w:val="fr-CA"/>
        </w:rPr>
      </w:pPr>
      <w:r w:rsidRPr="00850A39">
        <w:rPr>
          <w:noProof/>
          <w:lang w:val="fr-CA"/>
        </w:rPr>
        <w:lastRenderedPageBreak/>
        <mc:AlternateContent>
          <mc:Choice Requires="wps">
            <w:drawing>
              <wp:anchor distT="45720" distB="45720" distL="114300" distR="114300" simplePos="0" relativeHeight="251693056" behindDoc="0" locked="0" layoutInCell="1" allowOverlap="1" wp14:anchorId="77129B53" wp14:editId="2467E05C">
                <wp:simplePos x="0" y="0"/>
                <wp:positionH relativeFrom="margin">
                  <wp:align>left</wp:align>
                </wp:positionH>
                <wp:positionV relativeFrom="paragraph">
                  <wp:posOffset>55245</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2"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29B53" id="_x0000_s1028" type="#_x0000_t202" style="position:absolute;margin-left:0;margin-top:4.35pt;width:479.25pt;height:110.6pt;z-index:2516930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O4P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">
                <v:textbox style="mso-fit-shape-to-text:t">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3"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p>
    <w:p w14:paraId="44B9E9F3" w14:textId="659ED32F" w:rsidR="009B6EB2" w:rsidRPr="00F42C80" w:rsidRDefault="009B6EB2">
      <w:pPr>
        <w:pStyle w:val="APA2"/>
        <w:rPr>
          <w:lang w:val="fr-CA"/>
        </w:rPr>
      </w:pPr>
      <w:bookmarkStart w:id="16" w:name="_Toc127541226"/>
      <w:r w:rsidRPr="7DD69E69">
        <w:rPr>
          <w:lang w:val="fr-CA"/>
        </w:rPr>
        <w:t>L</w:t>
      </w:r>
      <w:r w:rsidR="000A2310" w:rsidRPr="7DD69E69">
        <w:rPr>
          <w:lang w:val="fr-CA"/>
        </w:rPr>
        <w:t xml:space="preserve">a publication en </w:t>
      </w:r>
      <w:r w:rsidRPr="7DD69E69">
        <w:rPr>
          <w:lang w:val="fr-CA"/>
        </w:rPr>
        <w:t>libre accès</w:t>
      </w:r>
      <w:bookmarkEnd w:id="16"/>
    </w:p>
    <w:p w14:paraId="626734BD" w14:textId="1060C8AE" w:rsidR="009B6EB2" w:rsidRPr="00135FCF" w:rsidRDefault="00F85EDC"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7936" behindDoc="0" locked="0" layoutInCell="1" allowOverlap="1" wp14:anchorId="6254067C" wp14:editId="5A4BAA12">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34">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35">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38D7295" w14:textId="19651815" w:rsidR="009B6EB2" w:rsidRDefault="13D88200" w:rsidP="00C25359">
      <w:pPr>
        <w:snapToGrid w:val="0"/>
        <w:spacing w:line="360" w:lineRule="auto"/>
        <w:ind w:firstLine="720"/>
        <w:rPr>
          <w:rFonts w:eastAsia="Times New Roman" w:cs="Times New Roman"/>
          <w:lang w:val="fr-CA"/>
        </w:rPr>
      </w:pPr>
      <w:r w:rsidRPr="7DD69E69">
        <w:rPr>
          <w:rFonts w:eastAsia="Times New Roman" w:cs="Times New Roman"/>
          <w:lang w:val="fr-CA"/>
        </w:rPr>
        <w:t xml:space="preserve">Il existe </w:t>
      </w:r>
      <w:hyperlink r:id="rId36">
        <w:r w:rsidRPr="7DD69E69">
          <w:rPr>
            <w:rStyle w:val="Hyperlink"/>
            <w:rFonts w:eastAsia="Times New Roman" w:cs="Times New Roman"/>
            <w:lang w:val="fr-CA"/>
          </w:rPr>
          <w:t>plusieurs types de publication en libre accès</w:t>
        </w:r>
      </w:hyperlink>
      <w:r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Pr="7DD69E69">
        <w:rPr>
          <w:rFonts w:eastAsia="Times New Roman" w:cs="Times New Roman"/>
          <w:lang w:val="fr-CA"/>
        </w:rPr>
        <w:t>accès libre sont les plus populaires, mais une troisième variante gagne de plus en plus en popularité également (</w:t>
      </w:r>
      <w:hyperlink r:id="rId37">
        <w:r w:rsidRPr="7DD69E69">
          <w:rPr>
            <w:rStyle w:val="Hyperlink"/>
            <w:rFonts w:eastAsia="Times New Roman" w:cs="Times New Roman"/>
            <w:lang w:val="fr-CA"/>
          </w:rPr>
          <w:t>notamment grâce au Plan S</w:t>
        </w:r>
      </w:hyperlink>
      <w:r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Pr="7DD69E69">
        <w:rPr>
          <w:rFonts w:eastAsia="Times New Roman" w:cs="Times New Roman"/>
          <w:lang w:val="fr-CA"/>
        </w:rPr>
        <w:t xml:space="preserve">y a donc pas de frais </w:t>
      </w:r>
      <w:r w:rsidRPr="7DD69E69">
        <w:rPr>
          <w:rFonts w:eastAsia="Times New Roman" w:cs="Times New Roman"/>
          <w:lang w:val="fr-CA"/>
        </w:rPr>
        <w:lastRenderedPageBreak/>
        <w:t>d</w:t>
      </w:r>
      <w:r w:rsidR="00E94782">
        <w:rPr>
          <w:rFonts w:eastAsia="Times New Roman" w:cs="Times New Roman"/>
          <w:lang w:val="fr-CA"/>
        </w:rPr>
        <w:t>’</w:t>
      </w:r>
      <w:r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p>
    <w:p w14:paraId="5659AB54" w14:textId="77777777" w:rsidR="00EB7BD3" w:rsidRDefault="00EB7BD3" w:rsidP="00C25359">
      <w:pPr>
        <w:snapToGrid w:val="0"/>
        <w:spacing w:line="360" w:lineRule="auto"/>
        <w:ind w:firstLine="720"/>
        <w:rPr>
          <w:rFonts w:eastAsia="Times New Roman" w:cs="Times New Roman"/>
          <w:lang w:val="fr-CA"/>
        </w:rPr>
      </w:pPr>
    </w:p>
    <w:p w14:paraId="67964936" w14:textId="35CB23AE" w:rsidR="009F4BAA" w:rsidRPr="00135FCF" w:rsidRDefault="009F4BAA"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67456" behindDoc="0" locked="0" layoutInCell="1" allowOverlap="1" wp14:anchorId="4D2493DD" wp14:editId="62776B38">
                <wp:simplePos x="0" y="0"/>
                <wp:positionH relativeFrom="margin">
                  <wp:align>left</wp:align>
                </wp:positionH>
                <wp:positionV relativeFrom="paragraph">
                  <wp:posOffset>0</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38"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39"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29" type="#_x0000_t202" style="position:absolute;left:0;text-align:left;margin-left:0;margin-top:0;width:479.25pt;height:110.6pt;z-index:2516674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4BBAFE9B" w:rsidR="00B323F4" w:rsidRDefault="000A68CE" w:rsidP="009F4BAA">
                      <w:pPr>
                        <w:spacing w:line="240" w:lineRule="auto"/>
                        <w:rPr>
                          <w:lang w:val="fr-CA"/>
                        </w:rPr>
                      </w:pPr>
                      <w:r>
                        <w:rPr>
                          <w:lang w:val="fr-CA"/>
                        </w:rPr>
                        <w:t>Les fonds de recherche du Québec nous rappelle qu’il</w:t>
                      </w:r>
                      <w:r w:rsidR="00E973C5">
                        <w:rPr>
                          <w:lang w:val="fr-CA"/>
                        </w:rPr>
                        <w:t xml:space="preserve"> faut </w:t>
                      </w:r>
                      <w:hyperlink r:id="rId40" w:history="1">
                        <w:r w:rsidR="00E973C5" w:rsidRPr="000A68CE">
                          <w:rPr>
                            <w:rStyle w:val="Hyperlink"/>
                            <w:lang w:val="fr-CA"/>
                          </w:rPr>
                          <w:t>faire attention à ne pas publier dans celles-ci</w:t>
                        </w:r>
                      </w:hyperlink>
                      <w:r w:rsidR="00E973C5">
                        <w:rPr>
                          <w:lang w:val="fr-CA"/>
                        </w:rPr>
                        <w:t>. Alors que certaines personnes pourraient être tentées</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à être publié, 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77777777"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Sauf exceptions, ce sont les auteurs de l’article qui doivent eux-mêmes soumettre leur 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invitations à présenter à des congrès, souvent à des locations exotiques.</w:t>
                      </w:r>
                      <w:r w:rsidR="00A90CCE">
                        <w:rPr>
                          <w:lang w:val="fr-CA"/>
                        </w:rPr>
                        <w:t xml:space="preserve"> Ces invitations sont presque toujours des arnaques et ce ne sont pas des évènements scientifiques sérieux.</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1"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v:textbox>
                <w10:wrap type="topAndBottom" anchorx="margin"/>
              </v:shape>
            </w:pict>
          </mc:Fallback>
        </mc:AlternateContent>
      </w:r>
    </w:p>
    <w:p w14:paraId="454D8CD8" w14:textId="7C19AD5C" w:rsidR="009C7FA0" w:rsidRPr="0076205D" w:rsidRDefault="009C7FA0" w:rsidP="00285A1E">
      <w:pPr>
        <w:pStyle w:val="APA1"/>
      </w:pPr>
      <w:bookmarkStart w:id="17" w:name="_Toc127541227"/>
      <w:r w:rsidRPr="0076205D">
        <w:t>Le Projet de recherche doctoral</w:t>
      </w:r>
      <w:bookmarkEnd w:id="17"/>
    </w:p>
    <w:p w14:paraId="0FE7E222" w14:textId="0BAD7303" w:rsidR="00B91F6D" w:rsidRDefault="007235B4" w:rsidP="00C25359">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sidR="00615D76">
        <w:rPr>
          <w:rFonts w:eastAsia="Times New Roman" w:cs="Times New Roman"/>
          <w:szCs w:val="24"/>
          <w:lang w:val="fr-CA"/>
        </w:rPr>
        <w:t xml:space="preserve">se </w:t>
      </w:r>
      <w:r w:rsidR="00BB2FE2">
        <w:rPr>
          <w:rFonts w:eastAsia="Times New Roman" w:cs="Times New Roman"/>
          <w:szCs w:val="24"/>
          <w:lang w:val="fr-CA"/>
        </w:rPr>
        <w:t>défini</w:t>
      </w:r>
      <w:r w:rsidR="00D22E09">
        <w:rPr>
          <w:rFonts w:eastAsia="Times New Roman" w:cs="Times New Roman"/>
          <w:szCs w:val="24"/>
          <w:lang w:val="fr-CA"/>
        </w:rPr>
        <w:t>t</w:t>
      </w:r>
      <w:r w:rsidR="00B91F6D">
        <w:rPr>
          <w:rFonts w:eastAsia="Times New Roman" w:cs="Times New Roman"/>
          <w:szCs w:val="24"/>
          <w:lang w:val="fr-CA"/>
        </w:rPr>
        <w:t xml:space="preserve"> comme suit</w:t>
      </w:r>
      <w:r w:rsidR="0028080B">
        <w:rPr>
          <w:rFonts w:eastAsia="Times New Roman" w:cs="Times New Roman"/>
          <w:szCs w:val="24"/>
          <w:lang w:val="fr-CA"/>
        </w:rPr>
        <w:t xml:space="preserve"> </w:t>
      </w:r>
      <w:r w:rsidR="0028080B">
        <w:rPr>
          <w:rFonts w:eastAsia="Times New Roman" w:cs="Times New Roman"/>
          <w:szCs w:val="24"/>
          <w:lang w:val="fr-CA"/>
        </w:rPr>
        <w:fldChar w:fldCharType="begin"/>
      </w:r>
      <w:r w:rsidR="005642A0">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sidR="0028080B">
        <w:rPr>
          <w:rFonts w:eastAsia="Times New Roman" w:cs="Times New Roman"/>
          <w:szCs w:val="24"/>
          <w:lang w:val="fr-CA"/>
        </w:rPr>
        <w:fldChar w:fldCharType="separate"/>
      </w:r>
      <w:r w:rsidR="005642A0">
        <w:rPr>
          <w:rFonts w:eastAsia="Times New Roman" w:cs="Times New Roman"/>
          <w:noProof/>
          <w:szCs w:val="24"/>
          <w:lang w:val="fr-CA"/>
        </w:rPr>
        <w:t>(Département de psychologie de l'Université du Québec à Montréal, 2020, p. 4)</w:t>
      </w:r>
      <w:r w:rsidR="0028080B">
        <w:rPr>
          <w:rFonts w:eastAsia="Times New Roman" w:cs="Times New Roman"/>
          <w:szCs w:val="24"/>
          <w:lang w:val="fr-CA"/>
        </w:rPr>
        <w:fldChar w:fldCharType="end"/>
      </w:r>
      <w:r w:rsidR="00B91F6D">
        <w:rPr>
          <w:rFonts w:eastAsia="Times New Roman" w:cs="Times New Roman"/>
          <w:szCs w:val="24"/>
          <w:lang w:val="fr-CA"/>
        </w:rPr>
        <w:t> :</w:t>
      </w:r>
    </w:p>
    <w:p w14:paraId="62A13CD3" w14:textId="233F7D8D" w:rsidR="00B91F6D" w:rsidRDefault="00B91F6D" w:rsidP="00EB70AE">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sidR="00E94782">
        <w:rPr>
          <w:lang w:val="fr-FR"/>
        </w:rPr>
        <w:t>’</w:t>
      </w:r>
      <w:r w:rsidRPr="00B91F6D">
        <w:rPr>
          <w:lang w:val="fr-FR"/>
        </w:rPr>
        <w:t>étude (ou études) qui sera réalisée comme essai ou thèse de doctorat en psychologie. L</w:t>
      </w:r>
      <w:r w:rsidR="00E94782">
        <w:rPr>
          <w:lang w:val="fr-FR"/>
        </w:rPr>
        <w:t>’</w:t>
      </w:r>
      <w:r w:rsidRPr="00B91F6D">
        <w:rPr>
          <w:lang w:val="fr-FR"/>
        </w:rPr>
        <w:t>élaboration du document sera faite de manière soutenue, mais non exhaustive, car il s</w:t>
      </w:r>
      <w:r w:rsidR="00E94782">
        <w:rPr>
          <w:lang w:val="fr-FR"/>
        </w:rPr>
        <w:t>’</w:t>
      </w:r>
      <w:r w:rsidRPr="00B91F6D">
        <w:rPr>
          <w:lang w:val="fr-FR"/>
        </w:rPr>
        <w:t>agit en fait d</w:t>
      </w:r>
      <w:r w:rsidR="00E94782">
        <w:rPr>
          <w:lang w:val="fr-FR"/>
        </w:rPr>
        <w:t>’</w:t>
      </w:r>
      <w:r w:rsidRPr="00B91F6D">
        <w:rPr>
          <w:lang w:val="fr-FR"/>
        </w:rPr>
        <w:t>annoncer les grandes lignes du projet de recherche à venir. Il faut garder en mémoire que le PRD demeure la proposition d</w:t>
      </w:r>
      <w:r w:rsidR="00E94782">
        <w:rPr>
          <w:lang w:val="fr-FR"/>
        </w:rPr>
        <w:t>’</w:t>
      </w:r>
      <w:r w:rsidRPr="00B91F6D">
        <w:rPr>
          <w:lang w:val="fr-FR"/>
        </w:rPr>
        <w:t>un « Projet de recherche doctorale ». Ainsi, un PED devrait faire entre 20 et 25 pages, et un PTD devrait faire entre 30 et 35 pages (annexes et références exclues).</w:t>
      </w:r>
    </w:p>
    <w:p w14:paraId="5CFA8013" w14:textId="5213B0F5" w:rsidR="00EE610F" w:rsidRDefault="00EE610F" w:rsidP="00EB70AE">
      <w:pPr>
        <w:snapToGrid w:val="0"/>
        <w:spacing w:line="240" w:lineRule="auto"/>
        <w:ind w:left="720"/>
        <w:rPr>
          <w:rFonts w:eastAsia="Times New Roman" w:cs="Times New Roman"/>
          <w:szCs w:val="24"/>
          <w:lang w:val="fr-FR"/>
        </w:rPr>
      </w:pPr>
    </w:p>
    <w:p w14:paraId="73B78BF4" w14:textId="6AAFC793" w:rsidR="009C7FA0" w:rsidRPr="0076205D" w:rsidRDefault="00884A96"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 xml:space="preserve">Le PRD est complété dans le cadre </w:t>
      </w:r>
      <w:r w:rsidR="005D6ECA" w:rsidRPr="0076205D">
        <w:rPr>
          <w:rFonts w:eastAsia="Times New Roman" w:cs="Times New Roman"/>
          <w:szCs w:val="24"/>
          <w:lang w:val="fr-CA"/>
        </w:rPr>
        <w:t>du cours PSY8331 – Séminaire lié à l</w:t>
      </w:r>
      <w:r w:rsidR="00E94782">
        <w:rPr>
          <w:rFonts w:eastAsia="Times New Roman" w:cs="Times New Roman"/>
          <w:szCs w:val="24"/>
          <w:lang w:val="fr-CA"/>
        </w:rPr>
        <w:t>’</w:t>
      </w:r>
      <w:r w:rsidR="005D6ECA" w:rsidRPr="0076205D">
        <w:rPr>
          <w:rFonts w:eastAsia="Times New Roman" w:cs="Times New Roman"/>
          <w:szCs w:val="24"/>
          <w:lang w:val="fr-CA"/>
        </w:rPr>
        <w:t>essai ou à la thèse</w:t>
      </w:r>
      <w:r w:rsidR="007235B4" w:rsidRPr="0076205D">
        <w:rPr>
          <w:rFonts w:eastAsia="Times New Roman" w:cs="Times New Roman"/>
          <w:szCs w:val="24"/>
          <w:lang w:val="fr-CA"/>
        </w:rPr>
        <w:t>.</w:t>
      </w:r>
      <w:r w:rsidR="00015BC7" w:rsidRPr="0076205D">
        <w:rPr>
          <w:rFonts w:eastAsia="Times New Roman" w:cs="Times New Roman"/>
          <w:szCs w:val="24"/>
          <w:lang w:val="fr-CA"/>
        </w:rPr>
        <w:t xml:space="preserve"> </w:t>
      </w:r>
      <w:r w:rsidR="00D41904" w:rsidRPr="0076205D">
        <w:rPr>
          <w:rFonts w:eastAsia="Times New Roman" w:cs="Times New Roman"/>
          <w:szCs w:val="24"/>
          <w:lang w:val="fr-CA"/>
        </w:rPr>
        <w:t>Ce cours inclut désormais également l</w:t>
      </w:r>
      <w:r w:rsidR="00E94782">
        <w:rPr>
          <w:rFonts w:eastAsia="Times New Roman" w:cs="Times New Roman"/>
          <w:szCs w:val="24"/>
          <w:lang w:val="fr-CA"/>
        </w:rPr>
        <w:t>’</w:t>
      </w:r>
      <w:r w:rsidR="00D41904" w:rsidRPr="0076205D">
        <w:rPr>
          <w:rFonts w:eastAsia="Times New Roman" w:cs="Times New Roman"/>
          <w:szCs w:val="24"/>
          <w:lang w:val="fr-CA"/>
        </w:rPr>
        <w:t xml:space="preserve">examen </w:t>
      </w:r>
      <w:r w:rsidR="00EF314D" w:rsidRPr="0076205D">
        <w:rPr>
          <w:rFonts w:eastAsia="Times New Roman" w:cs="Times New Roman"/>
          <w:szCs w:val="24"/>
          <w:lang w:val="fr-CA"/>
        </w:rPr>
        <w:t>doctoral</w:t>
      </w:r>
      <w:r w:rsidR="00EF314D">
        <w:rPr>
          <w:rFonts w:eastAsia="Times New Roman" w:cs="Times New Roman"/>
          <w:szCs w:val="24"/>
          <w:lang w:val="fr-CA"/>
        </w:rPr>
        <w:t>, complété au semestre suivant</w:t>
      </w:r>
      <w:r w:rsidR="00EF314D" w:rsidRPr="0076205D">
        <w:rPr>
          <w:rFonts w:eastAsia="Times New Roman" w:cs="Times New Roman"/>
          <w:szCs w:val="24"/>
          <w:lang w:val="fr-CA"/>
        </w:rPr>
        <w:t>.</w:t>
      </w:r>
      <w:r w:rsidR="00D41904" w:rsidRPr="0076205D">
        <w:rPr>
          <w:rFonts w:eastAsia="Times New Roman" w:cs="Times New Roman"/>
          <w:szCs w:val="24"/>
          <w:lang w:val="fr-CA"/>
        </w:rPr>
        <w:t xml:space="preserve"> </w:t>
      </w:r>
      <w:r w:rsidR="003A3026" w:rsidRPr="00797A20">
        <w:rPr>
          <w:lang w:val="fr-CA"/>
        </w:rPr>
        <w:t>L</w:t>
      </w:r>
      <w:r w:rsidR="003A3026">
        <w:rPr>
          <w:lang w:val="fr-CA"/>
        </w:rPr>
        <w:t>a forme du</w:t>
      </w:r>
      <w:r w:rsidR="003A3026" w:rsidRPr="00797A20">
        <w:rPr>
          <w:lang w:val="fr-CA"/>
        </w:rPr>
        <w:t xml:space="preserve"> PRD </w:t>
      </w:r>
      <w:r w:rsidR="003A3026">
        <w:rPr>
          <w:lang w:val="fr-CA"/>
        </w:rPr>
        <w:t>varie en fonction du programme</w:t>
      </w:r>
      <w:r w:rsidR="00EE6B10">
        <w:rPr>
          <w:lang w:val="fr-CA"/>
        </w:rPr>
        <w:t xml:space="preserve"> doctoral</w:t>
      </w:r>
      <w:r w:rsidR="00F62934">
        <w:rPr>
          <w:lang w:val="fr-CA"/>
        </w:rPr>
        <w:t> :</w:t>
      </w:r>
      <w:r w:rsidR="003A3026">
        <w:rPr>
          <w:lang w:val="fr-CA"/>
        </w:rPr>
        <w:t xml:space="preserve"> </w:t>
      </w:r>
      <w:r w:rsidR="00F62934">
        <w:rPr>
          <w:lang w:val="fr-CA"/>
        </w:rPr>
        <w:t>il s</w:t>
      </w:r>
      <w:r w:rsidR="00E94782">
        <w:rPr>
          <w:lang w:val="fr-CA"/>
        </w:rPr>
        <w:t>’</w:t>
      </w:r>
      <w:r w:rsidR="00F62934">
        <w:rPr>
          <w:lang w:val="fr-CA"/>
        </w:rPr>
        <w:t xml:space="preserve">agit du </w:t>
      </w:r>
      <w:r w:rsidR="003A3026">
        <w:rPr>
          <w:lang w:val="fr-CA"/>
        </w:rPr>
        <w:t>Projet de Thèse Doctoral (</w:t>
      </w:r>
      <w:r w:rsidR="003A3026" w:rsidRPr="00797A20">
        <w:rPr>
          <w:lang w:val="fr-CA"/>
        </w:rPr>
        <w:t>PTD</w:t>
      </w:r>
      <w:r w:rsidR="003A3026">
        <w:rPr>
          <w:lang w:val="fr-CA"/>
        </w:rPr>
        <w:t>), pour les ét</w:t>
      </w:r>
      <w:r w:rsidR="003A3026" w:rsidRPr="007D54CC">
        <w:rPr>
          <w:lang w:val="fr-CA"/>
        </w:rPr>
        <w:t xml:space="preserve">udiants dans </w:t>
      </w:r>
      <w:r w:rsidR="008D1C43" w:rsidRPr="007D54CC">
        <w:rPr>
          <w:lang w:val="fr-CA"/>
        </w:rPr>
        <w:t xml:space="preserve">les </w:t>
      </w:r>
      <w:r w:rsidR="007802BB" w:rsidRPr="007D54CC">
        <w:rPr>
          <w:lang w:val="fr-CA"/>
        </w:rPr>
        <w:t xml:space="preserve">profils </w:t>
      </w:r>
      <w:r w:rsidR="003A3026" w:rsidRPr="007D54CC">
        <w:rPr>
          <w:lang w:val="fr-CA"/>
        </w:rPr>
        <w:t>recherche</w:t>
      </w:r>
      <w:r w:rsidR="00DC2963" w:rsidRPr="007D54CC">
        <w:rPr>
          <w:lang w:val="fr-CA"/>
        </w:rPr>
        <w:t xml:space="preserve"> (3091)</w:t>
      </w:r>
      <w:r w:rsidR="00F45A12" w:rsidRPr="007D54CC">
        <w:rPr>
          <w:lang w:val="fr-CA"/>
        </w:rPr>
        <w:t xml:space="preserve"> </w:t>
      </w:r>
      <w:r w:rsidR="008D1C43" w:rsidRPr="007D54CC">
        <w:rPr>
          <w:lang w:val="fr-CA"/>
        </w:rPr>
        <w:t xml:space="preserve">et scientifique-professionnel </w:t>
      </w:r>
      <w:r w:rsidR="00DC2963" w:rsidRPr="007D54CC">
        <w:rPr>
          <w:lang w:val="fr-CA"/>
        </w:rPr>
        <w:t>(</w:t>
      </w:r>
      <w:r w:rsidR="00F45A12" w:rsidRPr="007D54CC">
        <w:rPr>
          <w:lang w:val="fr-CA"/>
        </w:rPr>
        <w:t>3291)</w:t>
      </w:r>
      <w:r w:rsidR="003A3026" w:rsidRPr="007D54CC">
        <w:rPr>
          <w:lang w:val="fr-CA"/>
        </w:rPr>
        <w:t>, ou bien le Projet d</w:t>
      </w:r>
      <w:r w:rsidR="00E94782">
        <w:rPr>
          <w:lang w:val="fr-CA"/>
        </w:rPr>
        <w:t>’</w:t>
      </w:r>
      <w:r w:rsidR="003A3026" w:rsidRPr="007D54CC">
        <w:rPr>
          <w:lang w:val="fr-CA"/>
        </w:rPr>
        <w:t xml:space="preserve">Essai Doctoral (PED), pour les étudiants dans </w:t>
      </w:r>
      <w:r w:rsidR="007D54CC" w:rsidRPr="007D54CC">
        <w:rPr>
          <w:lang w:val="fr-CA"/>
        </w:rPr>
        <w:t>le profil professionnel (3191)</w:t>
      </w:r>
      <w:r w:rsidR="003A3026" w:rsidRPr="007D54CC">
        <w:rPr>
          <w:lang w:val="fr-CA"/>
        </w:rPr>
        <w:t>.</w:t>
      </w:r>
      <w:r w:rsidR="00B0069E">
        <w:rPr>
          <w:lang w:val="fr-CA"/>
        </w:rPr>
        <w:t xml:space="preserve"> </w:t>
      </w:r>
      <w:r w:rsidR="009C7FA0" w:rsidRPr="0076205D">
        <w:rPr>
          <w:rFonts w:eastAsia="Times New Roman" w:cs="Times New Roman"/>
          <w:szCs w:val="24"/>
          <w:lang w:val="fr-CA"/>
        </w:rPr>
        <w:t xml:space="preserve">Il existe un document </w:t>
      </w:r>
      <w:r w:rsidR="00015BC7" w:rsidRPr="0076205D">
        <w:rPr>
          <w:rFonts w:eastAsia="Times New Roman" w:cs="Times New Roman"/>
          <w:szCs w:val="24"/>
          <w:lang w:val="fr-CA"/>
        </w:rPr>
        <w:t xml:space="preserve">fort informatif sur </w:t>
      </w:r>
      <w:hyperlink r:id="rId42" w:history="1">
        <w:r w:rsidR="00015BC7" w:rsidRPr="00582128">
          <w:rPr>
            <w:rStyle w:val="Hyperlink"/>
            <w:rFonts w:eastAsia="Times New Roman" w:cs="Times New Roman"/>
            <w:szCs w:val="24"/>
            <w:lang w:val="fr-CA"/>
          </w:rPr>
          <w:t>la p</w:t>
        </w:r>
        <w:r w:rsidR="00015BC7" w:rsidRPr="00582128">
          <w:rPr>
            <w:rStyle w:val="Hyperlink"/>
            <w:lang w:val="fr-CA"/>
          </w:rPr>
          <w:t>olitique d</w:t>
        </w:r>
        <w:r w:rsidR="00E94782">
          <w:rPr>
            <w:rStyle w:val="Hyperlink"/>
            <w:lang w:val="fr-CA"/>
          </w:rPr>
          <w:t>’</w:t>
        </w:r>
        <w:r w:rsidR="00015BC7" w:rsidRPr="00582128">
          <w:rPr>
            <w:rStyle w:val="Hyperlink"/>
            <w:lang w:val="fr-CA"/>
          </w:rPr>
          <w:t>encadrement du PRD</w:t>
        </w:r>
      </w:hyperlink>
      <w:r w:rsidR="009C7FA0" w:rsidRPr="0076205D">
        <w:rPr>
          <w:rFonts w:eastAsia="Times New Roman" w:cs="Times New Roman"/>
          <w:szCs w:val="24"/>
          <w:lang w:val="fr-CA"/>
        </w:rPr>
        <w:t xml:space="preserve">, disponible </w:t>
      </w:r>
      <w:r w:rsidR="007F4B49">
        <w:rPr>
          <w:rFonts w:eastAsia="Times New Roman" w:cs="Times New Roman"/>
          <w:szCs w:val="24"/>
          <w:lang w:val="fr-CA"/>
        </w:rPr>
        <w:t>sur le site du département de psychologie de l</w:t>
      </w:r>
      <w:r w:rsidR="00E94782">
        <w:rPr>
          <w:rFonts w:eastAsia="Times New Roman" w:cs="Times New Roman"/>
          <w:szCs w:val="24"/>
          <w:lang w:val="fr-CA"/>
        </w:rPr>
        <w:t>’</w:t>
      </w:r>
      <w:r w:rsidR="007F4B49">
        <w:rPr>
          <w:rFonts w:eastAsia="Times New Roman" w:cs="Times New Roman"/>
          <w:szCs w:val="24"/>
          <w:lang w:val="fr-CA"/>
        </w:rPr>
        <w:t>UQAM.</w:t>
      </w:r>
    </w:p>
    <w:p w14:paraId="671BB47C" w14:textId="606F8165" w:rsidR="00583B7B" w:rsidRPr="0076205D" w:rsidRDefault="003339CE" w:rsidP="00C25359">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w:t>
      </w:r>
      <w:r w:rsidR="002D7EE5" w:rsidRPr="00912295">
        <w:rPr>
          <w:rFonts w:eastAsia="Times New Roman" w:cs="Times New Roman"/>
          <w:b/>
          <w:bCs/>
          <w:szCs w:val="24"/>
          <w:lang w:val="fr-CA"/>
        </w:rPr>
        <w:t xml:space="preserve">intéressant comme exercice car il agit </w:t>
      </w:r>
      <w:r w:rsidRPr="00912295">
        <w:rPr>
          <w:rFonts w:eastAsia="Times New Roman" w:cs="Times New Roman"/>
          <w:b/>
          <w:bCs/>
          <w:szCs w:val="24"/>
          <w:lang w:val="fr-CA"/>
        </w:rPr>
        <w:t xml:space="preserve">un peu comme un rapport enregistré. </w:t>
      </w:r>
      <w:r w:rsidR="000716F5" w:rsidRPr="0076205D">
        <w:rPr>
          <w:rFonts w:eastAsia="Times New Roman" w:cs="Times New Roman"/>
          <w:szCs w:val="24"/>
          <w:lang w:val="fr-CA"/>
        </w:rPr>
        <w:t xml:space="preserve">Comme </w:t>
      </w:r>
      <w:r w:rsidR="00321901" w:rsidRPr="0076205D">
        <w:rPr>
          <w:rFonts w:eastAsia="Times New Roman" w:cs="Times New Roman"/>
          <w:szCs w:val="24"/>
          <w:lang w:val="fr-CA"/>
        </w:rPr>
        <w:t>vous écrivez déjà votre introduction et votre méthodologie dans le contexte de votre PRD, il n</w:t>
      </w:r>
      <w:r w:rsidR="00E94782">
        <w:rPr>
          <w:rFonts w:eastAsia="Times New Roman" w:cs="Times New Roman"/>
          <w:szCs w:val="24"/>
          <w:lang w:val="fr-CA"/>
        </w:rPr>
        <w:t>’</w:t>
      </w:r>
      <w:r w:rsidR="00321901" w:rsidRPr="0076205D">
        <w:rPr>
          <w:rFonts w:eastAsia="Times New Roman" w:cs="Times New Roman"/>
          <w:szCs w:val="24"/>
          <w:lang w:val="fr-CA"/>
        </w:rPr>
        <w:t xml:space="preserve">y a </w:t>
      </w:r>
      <w:r w:rsidR="00BE35AB">
        <w:rPr>
          <w:rFonts w:eastAsia="Times New Roman" w:cs="Times New Roman"/>
          <w:szCs w:val="24"/>
          <w:lang w:val="fr-CA"/>
        </w:rPr>
        <w:t xml:space="preserve">donc </w:t>
      </w:r>
      <w:r w:rsidR="00321901" w:rsidRPr="0076205D">
        <w:rPr>
          <w:rFonts w:eastAsia="Times New Roman" w:cs="Times New Roman"/>
          <w:szCs w:val="24"/>
          <w:lang w:val="fr-CA"/>
        </w:rPr>
        <w:t>de là qu</w:t>
      </w:r>
      <w:r w:rsidR="00E94782">
        <w:rPr>
          <w:rFonts w:eastAsia="Times New Roman" w:cs="Times New Roman"/>
          <w:szCs w:val="24"/>
          <w:lang w:val="fr-CA"/>
        </w:rPr>
        <w:t>’</w:t>
      </w:r>
      <w:r w:rsidR="00321901" w:rsidRPr="0076205D">
        <w:rPr>
          <w:rFonts w:eastAsia="Times New Roman" w:cs="Times New Roman"/>
          <w:szCs w:val="24"/>
          <w:lang w:val="fr-CA"/>
        </w:rPr>
        <w:t>un pas pour soumettre un rapport enregistré, ou du moins, préenregistrer votre recherche</w:t>
      </w:r>
      <w:r w:rsidR="0029724B">
        <w:rPr>
          <w:rFonts w:eastAsia="Times New Roman" w:cs="Times New Roman"/>
          <w:szCs w:val="24"/>
          <w:lang w:val="fr-CA"/>
        </w:rPr>
        <w:t xml:space="preserve">, par exemple sur </w:t>
      </w:r>
      <w:hyperlink r:id="rId43" w:history="1">
        <w:r w:rsidR="0029724B" w:rsidRPr="004661BD">
          <w:rPr>
            <w:rStyle w:val="Hyperlink"/>
            <w:rFonts w:eastAsia="Times New Roman" w:cs="Times New Roman"/>
            <w:szCs w:val="24"/>
            <w:lang w:val="fr-CA"/>
          </w:rPr>
          <w:t>Open Science Framework</w:t>
        </w:r>
      </w:hyperlink>
      <w:r w:rsidR="00321901" w:rsidRPr="0076205D">
        <w:rPr>
          <w:rFonts w:eastAsia="Times New Roman" w:cs="Times New Roman"/>
          <w:szCs w:val="24"/>
          <w:lang w:val="fr-CA"/>
        </w:rPr>
        <w:t>.</w:t>
      </w:r>
      <w:r w:rsidR="00245D6E" w:rsidRPr="0076205D">
        <w:rPr>
          <w:rFonts w:eastAsia="Times New Roman" w:cs="Times New Roman"/>
          <w:szCs w:val="24"/>
          <w:lang w:val="fr-CA"/>
        </w:rPr>
        <w:t xml:space="preserve"> Vous êtes donc </w:t>
      </w:r>
      <w:r w:rsidR="00DC1626" w:rsidRPr="0076205D">
        <w:rPr>
          <w:rFonts w:eastAsia="Times New Roman" w:cs="Times New Roman"/>
          <w:szCs w:val="24"/>
          <w:lang w:val="fr-CA"/>
        </w:rPr>
        <w:t>fortement</w:t>
      </w:r>
      <w:r w:rsidR="00245D6E" w:rsidRPr="0076205D">
        <w:rPr>
          <w:rFonts w:eastAsia="Times New Roman" w:cs="Times New Roman"/>
          <w:szCs w:val="24"/>
          <w:lang w:val="fr-CA"/>
        </w:rPr>
        <w:t xml:space="preserve"> encouragé à discuter avec votre directeur</w:t>
      </w:r>
      <w:r w:rsidR="00891BF5">
        <w:rPr>
          <w:rFonts w:eastAsia="Times New Roman" w:cs="Times New Roman"/>
          <w:szCs w:val="24"/>
          <w:lang w:val="fr-CA"/>
        </w:rPr>
        <w:t xml:space="preserve"> de l</w:t>
      </w:r>
      <w:r w:rsidR="00E94782">
        <w:rPr>
          <w:rFonts w:eastAsia="Times New Roman" w:cs="Times New Roman"/>
          <w:szCs w:val="24"/>
          <w:lang w:val="fr-CA"/>
        </w:rPr>
        <w:t>’</w:t>
      </w:r>
      <w:r w:rsidR="00891BF5">
        <w:rPr>
          <w:rFonts w:eastAsia="Times New Roman" w:cs="Times New Roman"/>
          <w:szCs w:val="24"/>
          <w:lang w:val="fr-CA"/>
        </w:rPr>
        <w:t>option de soumettre votre PRD comme rapport enregistré une fois approuvé par votre comité de PRD</w:t>
      </w:r>
      <w:r w:rsidR="00245D6E" w:rsidRPr="0076205D">
        <w:rPr>
          <w:rFonts w:eastAsia="Times New Roman" w:cs="Times New Roman"/>
          <w:szCs w:val="24"/>
          <w:lang w:val="fr-CA"/>
        </w:rPr>
        <w:t>.</w:t>
      </w:r>
    </w:p>
    <w:p w14:paraId="56C98EB8" w14:textId="25535E7B" w:rsidR="000716F5" w:rsidRPr="0076205D" w:rsidRDefault="000716F5" w:rsidP="00285A1E">
      <w:pPr>
        <w:pStyle w:val="APA1"/>
      </w:pPr>
      <w:bookmarkStart w:id="18" w:name="_Toc127541228"/>
      <w:r w:rsidRPr="0076205D">
        <w:t>Les bénéfices d</w:t>
      </w:r>
      <w:r w:rsidR="00E94782">
        <w:t>’</w:t>
      </w:r>
      <w:r w:rsidRPr="0076205D">
        <w:t>embrasser la science ouverte</w:t>
      </w:r>
      <w:bookmarkEnd w:id="18"/>
    </w:p>
    <w:p w14:paraId="61BBD6B8" w14:textId="16A1A536" w:rsidR="00EA1AEF" w:rsidRPr="0076205D" w:rsidRDefault="00D53DA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conclusion, q</w:t>
      </w:r>
      <w:r w:rsidR="00632EA2">
        <w:rPr>
          <w:rFonts w:eastAsia="Times New Roman" w:cs="Times New Roman"/>
          <w:szCs w:val="24"/>
          <w:lang w:val="fr-CA"/>
        </w:rPr>
        <w:t>uels sont les bénéfices d</w:t>
      </w:r>
      <w:r w:rsidR="00E94782">
        <w:rPr>
          <w:rFonts w:eastAsia="Times New Roman" w:cs="Times New Roman"/>
          <w:szCs w:val="24"/>
          <w:lang w:val="fr-CA"/>
        </w:rPr>
        <w:t>’</w:t>
      </w:r>
      <w:r w:rsidR="00632EA2">
        <w:rPr>
          <w:rFonts w:eastAsia="Times New Roman" w:cs="Times New Roman"/>
          <w:szCs w:val="24"/>
          <w:lang w:val="fr-CA"/>
        </w:rPr>
        <w:t xml:space="preserve">embrasser les bonnes pratiques et la science ouverte? </w:t>
      </w:r>
      <w:r w:rsidR="00EA1AEF" w:rsidRPr="0076205D">
        <w:rPr>
          <w:rFonts w:eastAsia="Times New Roman" w:cs="Times New Roman"/>
          <w:szCs w:val="24"/>
          <w:lang w:val="fr-CA"/>
        </w:rPr>
        <w:t>Pour vous</w:t>
      </w:r>
      <w:r w:rsidR="00F608F2">
        <w:rPr>
          <w:rFonts w:eastAsia="Times New Roman" w:cs="Times New Roman"/>
          <w:szCs w:val="24"/>
          <w:lang w:val="fr-CA"/>
        </w:rPr>
        <w:t xml:space="preserve"> </w:t>
      </w:r>
      <w:r w:rsidR="00555C3C">
        <w:rPr>
          <w:rFonts w:eastAsia="Times New Roman" w:cs="Times New Roman"/>
          <w:szCs w:val="24"/>
          <w:lang w:val="fr-CA"/>
        </w:rPr>
        <w:t xml:space="preserve">et votre directeur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a également un.e candidat.e beaucoup plus intéressant</w:t>
      </w:r>
      <w:r w:rsidR="00B829AD">
        <w:rPr>
          <w:rFonts w:eastAsia="Times New Roman" w:cs="Times New Roman"/>
          <w:szCs w:val="24"/>
          <w:lang w:val="fr-CA"/>
        </w:rPr>
        <w:t>.e</w:t>
      </w:r>
      <w:r w:rsidR="000E0869">
        <w:rPr>
          <w:rFonts w:eastAsia="Times New Roman" w:cs="Times New Roman"/>
          <w:szCs w:val="24"/>
          <w:lang w:val="fr-CA"/>
        </w:rPr>
        <w:t xml:space="preserve">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vous y retrouver dans vos propres recherches lorsque vous devrez inévitablement y retourner </w:t>
      </w:r>
      <w:r w:rsidR="00FA585E">
        <w:rPr>
          <w:rFonts w:eastAsia="Times New Roman" w:cs="Times New Roman"/>
          <w:szCs w:val="24"/>
          <w:lang w:val="fr-CA"/>
        </w:rPr>
        <w:t>(par exemple, lors du processus de révision par les pairs, ou lors de demandes de d</w:t>
      </w:r>
      <w:r w:rsidR="00E94782">
        <w:rPr>
          <w:rFonts w:eastAsia="Times New Roman" w:cs="Times New Roman"/>
          <w:szCs w:val="24"/>
          <w:lang w:val="fr-CA"/>
        </w:rPr>
        <w:t>’</w:t>
      </w:r>
      <w:r w:rsidR="00FA585E">
        <w:rPr>
          <w:rFonts w:eastAsia="Times New Roman" w:cs="Times New Roman"/>
          <w:szCs w:val="24"/>
          <w:lang w:val="fr-CA"/>
        </w:rPr>
        <w:t xml:space="preserve">autres chercheur.e.s après la publication)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Avec une science plus rigoureuse, réplicable, et transparente, tout le monde y gagne!</w:t>
      </w:r>
      <w:r w:rsidR="00E52360">
        <w:rPr>
          <w:rFonts w:eastAsia="Times New Roman" w:cs="Times New Roman"/>
          <w:szCs w:val="24"/>
          <w:lang w:val="fr-CA"/>
        </w:rPr>
        <w:t xml:space="preserve"> Cela 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cela augmente la productivité des équipes qui aimeraient faire des réplications exactes ou conceptuelles de vos recherches, et cela pourrait même servir de tutoriels pour vos futures collègues ou étudiants!</w:t>
      </w:r>
    </w:p>
    <w:p w14:paraId="0A35B4F0" w14:textId="77777777" w:rsidR="00285A1E" w:rsidRDefault="00285A1E">
      <w:pPr>
        <w:rPr>
          <w:rFonts w:eastAsiaTheme="majorEastAsia" w:cstheme="majorBidi"/>
          <w:b/>
          <w:bCs/>
          <w:sz w:val="32"/>
          <w:szCs w:val="40"/>
          <w:lang w:val="fr-CA"/>
        </w:rPr>
      </w:pPr>
      <w:r>
        <w:br w:type="page"/>
      </w:r>
    </w:p>
    <w:p w14:paraId="0D93C880" w14:textId="3BB78352" w:rsidR="004729D3" w:rsidRDefault="004729D3" w:rsidP="00285A1E">
      <w:pPr>
        <w:pStyle w:val="APA1"/>
      </w:pPr>
      <w:bookmarkStart w:id="19" w:name="_Toc127541229"/>
      <w:r>
        <w:lastRenderedPageBreak/>
        <w:t>OK, et maintenant?</w:t>
      </w:r>
      <w:bookmarkEnd w:id="19"/>
    </w:p>
    <w:p w14:paraId="4D9EC979" w14:textId="5CB0EBC6"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n’avez pas nécessairement à </w:t>
      </w:r>
      <w:r w:rsidR="007D0D5A">
        <w:rPr>
          <w:lang w:val="fr-CA"/>
        </w:rPr>
        <w:t>appliquer toutes les recommandations dans ce guide</w:t>
      </w:r>
      <w:r w:rsidR="00C0131A">
        <w:rPr>
          <w:lang w:val="fr-CA"/>
        </w:rPr>
        <w:t xml:space="preserve"> dès la première fois</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e</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 xml:space="preserve">à la fois plus facile et plus motivant. </w:t>
      </w:r>
      <w:r w:rsidR="00B537B0">
        <w:rPr>
          <w:lang w:val="fr-CA"/>
        </w:rPr>
        <w:t>Entretemps, v</w:t>
      </w:r>
      <w:r w:rsidR="00573125">
        <w:rPr>
          <w:lang w:val="fr-CA"/>
        </w:rPr>
        <w:t>oici quelques suggestion</w:t>
      </w:r>
      <w:r w:rsidR="002F3539">
        <w:rPr>
          <w:lang w:val="fr-CA"/>
        </w:rPr>
        <w:t>s</w:t>
      </w:r>
      <w:r w:rsidR="00573125">
        <w:rPr>
          <w:lang w:val="fr-CA"/>
        </w:rPr>
        <w:t> </w:t>
      </w:r>
      <w:r w:rsidR="00DB146C">
        <w:rPr>
          <w:lang w:val="fr-CA"/>
        </w:rPr>
        <w:t xml:space="preserve">par où commencer </w:t>
      </w:r>
      <w:r w:rsidR="003839EB">
        <w:rPr>
          <w:lang w:val="fr-CA"/>
        </w:rPr>
        <w:t xml:space="preserve">dès maintenant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4" w:history="1">
        <w:r w:rsidR="006751BA" w:rsidRPr="00267F60">
          <w:rPr>
            <w:rStyle w:val="Hyperlink"/>
            <w:lang w:val="fr-CA"/>
          </w:rPr>
          <w:t>https://osf.io/</w:t>
        </w:r>
      </w:hyperlink>
    </w:p>
    <w:p w14:paraId="2927BD10" w14:textId="4963F1D8"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collaborateurs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preprin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5" w:history="1">
        <w:r w:rsidR="00134D65" w:rsidRPr="00267F60">
          <w:rPr>
            <w:rStyle w:val="Hyperlink"/>
            <w:lang w:val="fr-CA"/>
          </w:rPr>
          <w:t>https://psysciacc.org/</w:t>
        </w:r>
      </w:hyperlink>
    </w:p>
    <w:p w14:paraId="2EBE3EA7" w14:textId="60FA5AFF" w:rsidR="0034620C" w:rsidRPr="00D9690A" w:rsidRDefault="0034620C" w:rsidP="00C25359">
      <w:pPr>
        <w:pStyle w:val="ListParagraph"/>
        <w:numPr>
          <w:ilvl w:val="0"/>
          <w:numId w:val="4"/>
        </w:numPr>
        <w:spacing w:line="360" w:lineRule="auto"/>
        <w:rPr>
          <w:rFonts w:eastAsiaTheme="majorEastAsia" w:cstheme="majorBidi"/>
          <w:szCs w:val="32"/>
          <w:lang w:val="fr-CA"/>
        </w:rPr>
      </w:pPr>
      <w:r w:rsidRPr="006A7013">
        <w:rPr>
          <w:rFonts w:eastAsiaTheme="majorEastAsia" w:cstheme="majorBidi"/>
          <w:szCs w:val="32"/>
          <w:lang w:val="fr-CA"/>
        </w:rPr>
        <w:t>Pour des diapos</w:t>
      </w:r>
      <w:r w:rsidR="000C4B51" w:rsidRPr="006A7013">
        <w:rPr>
          <w:rFonts w:eastAsiaTheme="majorEastAsia" w:cstheme="majorBidi"/>
          <w:szCs w:val="32"/>
          <w:lang w:val="fr-CA"/>
        </w:rPr>
        <w:t>itives</w:t>
      </w:r>
      <w:r w:rsidRPr="006A7013">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6A7013">
        <w:rPr>
          <w:rFonts w:eastAsiaTheme="majorEastAsia" w:cstheme="majorBidi"/>
          <w:szCs w:val="32"/>
          <w:lang w:val="fr-CA"/>
        </w:rPr>
        <w:t xml:space="preserve"> » : </w:t>
      </w:r>
      <w:hyperlink r:id="rId46" w:history="1">
        <w:r w:rsidR="007F6CB3" w:rsidRPr="00D9690A">
          <w:rPr>
            <w:rStyle w:val="Hyperlink"/>
            <w:rFonts w:eastAsiaTheme="majorEastAsia" w:cstheme="majorBidi"/>
            <w:szCs w:val="32"/>
            <w:lang w:val="fr-CA"/>
          </w:rPr>
          <w:t>https://osf.io/2jt9u/</w:t>
        </w:r>
      </w:hyperlink>
    </w:p>
    <w:p w14:paraId="3FA1ADA6" w14:textId="5555791F"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xml:space="preserve">, veuillez consultez le document suivant </w:t>
      </w:r>
      <w:r w:rsidR="007B6185">
        <w:rPr>
          <w:lang w:val="fr-CA"/>
        </w:rPr>
        <w:t>(en</w:t>
      </w:r>
      <w:r w:rsidR="007B6185" w:rsidRPr="009A1DC6">
        <w:rPr>
          <w:lang w:val="fr-CA"/>
        </w:rPr>
        <w:t xml:space="preserve"> anglais) </w:t>
      </w:r>
      <w:r w:rsidRPr="009A1DC6">
        <w:rPr>
          <w:lang w:val="fr-CA"/>
        </w:rPr>
        <w:t xml:space="preserve">: </w:t>
      </w:r>
      <w:hyperlink r:id="rId47"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324FE53F" w:rsidR="00345168" w:rsidRDefault="00F0674A" w:rsidP="00285A1E">
      <w:pPr>
        <w:pStyle w:val="APA1"/>
      </w:pPr>
      <w:bookmarkStart w:id="20" w:name="_Toc127541230"/>
      <w:r w:rsidRPr="0076205D">
        <w:lastRenderedPageBreak/>
        <w:t>« </w:t>
      </w:r>
      <w:r w:rsidR="00345168" w:rsidRPr="0076205D">
        <w:t>Checklist »</w:t>
      </w:r>
      <w:r w:rsidR="00AF193F" w:rsidRPr="0076205D">
        <w:t xml:space="preserve"> à partager à vos professeur</w:t>
      </w:r>
      <w:r w:rsidR="00675FAB" w:rsidRPr="0076205D">
        <w:t>.</w:t>
      </w:r>
      <w:r w:rsidR="00AF193F" w:rsidRPr="0076205D">
        <w:t>e</w:t>
      </w:r>
      <w:r w:rsidR="00675FAB" w:rsidRPr="0076205D">
        <w:t>.</w:t>
      </w:r>
      <w:r w:rsidR="00AF193F" w:rsidRPr="0076205D">
        <w:t>s</w:t>
      </w:r>
      <w:r w:rsidR="005E4064">
        <w:t>, comité,</w:t>
      </w:r>
      <w:r w:rsidR="00AF193F" w:rsidRPr="0076205D">
        <w:t xml:space="preserve"> ou étudiant</w:t>
      </w:r>
      <w:r w:rsidR="00675FAB" w:rsidRPr="0076205D">
        <w:t>.</w:t>
      </w:r>
      <w:r w:rsidR="00AF193F" w:rsidRPr="0076205D">
        <w:t>e</w:t>
      </w:r>
      <w:r w:rsidR="00675FAB" w:rsidRPr="0076205D">
        <w:t>.</w:t>
      </w:r>
      <w:r w:rsidR="00AF193F" w:rsidRPr="0076205D">
        <w:t>s</w:t>
      </w:r>
      <w:bookmarkEnd w:id="20"/>
    </w:p>
    <w:p w14:paraId="3C73F66B" w14:textId="2C77609E" w:rsidR="00C33AED" w:rsidRPr="005F6035"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Pr="005F6035">
        <w:rPr>
          <w:lang w:val="fr-CA"/>
        </w:rPr>
        <w:t xml:space="preserve"> confirme qu</w:t>
      </w:r>
      <w:r w:rsidR="00E94782">
        <w:rPr>
          <w:lang w:val="fr-CA"/>
        </w:rPr>
        <w:t>’</w:t>
      </w:r>
      <w:r w:rsidRPr="005F6035">
        <w:rPr>
          <w:lang w:val="fr-CA"/>
        </w:rPr>
        <w:t>il a</w:t>
      </w:r>
      <w:r w:rsidR="00A92575">
        <w:rPr>
          <w:lang w:val="fr-CA"/>
        </w:rPr>
        <w:t xml:space="preserve"> (</w:t>
      </w:r>
      <w:r w:rsidRPr="005F6035">
        <w:rPr>
          <w:lang w:val="fr-CA"/>
        </w:rPr>
        <w:t>ou va</w:t>
      </w:r>
      <w:r w:rsidR="00A92575">
        <w:rPr>
          <w:lang w:val="fr-CA"/>
        </w:rPr>
        <w:t>)</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tbl>
      <w:tblPr>
        <w:tblStyle w:val="TableGrid"/>
        <w:tblW w:w="0" w:type="auto"/>
        <w:tblLook w:val="04A0" w:firstRow="1" w:lastRow="0" w:firstColumn="1" w:lastColumn="0" w:noHBand="0" w:noVBand="1"/>
      </w:tblPr>
      <w:tblGrid>
        <w:gridCol w:w="3299"/>
        <w:gridCol w:w="603"/>
        <w:gridCol w:w="643"/>
        <w:gridCol w:w="4805"/>
      </w:tblGrid>
      <w:tr w:rsidR="0065490E" w:rsidRPr="008D55FC" w14:paraId="60A702CA" w14:textId="77777777" w:rsidTr="00EF011D">
        <w:tc>
          <w:tcPr>
            <w:tcW w:w="3299"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EF011D">
        <w:tc>
          <w:tcPr>
            <w:tcW w:w="3299" w:type="dxa"/>
          </w:tcPr>
          <w:p w14:paraId="0222E570" w14:textId="021A321C" w:rsidR="0065490E" w:rsidRDefault="00E805BF" w:rsidP="00940699">
            <w:pPr>
              <w:snapToGrid w:val="0"/>
              <w:spacing w:after="240"/>
              <w:rPr>
                <w:rFonts w:eastAsia="Times New Roman" w:cs="Times New Roman"/>
                <w:szCs w:val="24"/>
                <w:lang w:val="fr-CA"/>
              </w:rPr>
            </w:pPr>
            <w:r>
              <w:rPr>
                <w:rFonts w:eastAsia="Times New Roman" w:cs="Times New Roman"/>
                <w:szCs w:val="24"/>
                <w:lang w:val="fr-CA"/>
              </w:rPr>
              <w:t xml:space="preserve">Calcul </w:t>
            </w:r>
            <w:r w:rsidR="003465A7">
              <w:rPr>
                <w:rFonts w:eastAsia="Times New Roman" w:cs="Times New Roman"/>
                <w:szCs w:val="24"/>
                <w:lang w:val="fr-CA"/>
              </w:rPr>
              <w:t>d</w:t>
            </w:r>
            <w:r w:rsidR="00E94782">
              <w:rPr>
                <w:rFonts w:eastAsia="Times New Roman" w:cs="Times New Roman"/>
                <w:szCs w:val="24"/>
                <w:lang w:val="fr-CA"/>
              </w:rPr>
              <w:t>’</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EF011D">
        <w:tc>
          <w:tcPr>
            <w:tcW w:w="3299"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EF011D">
        <w:tc>
          <w:tcPr>
            <w:tcW w:w="3299"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EF011D">
        <w:tc>
          <w:tcPr>
            <w:tcW w:w="3299"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EF011D">
        <w:tc>
          <w:tcPr>
            <w:tcW w:w="3299"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EF011D">
        <w:tc>
          <w:tcPr>
            <w:tcW w:w="3299"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EF011D">
        <w:tc>
          <w:tcPr>
            <w:tcW w:w="3299" w:type="dxa"/>
          </w:tcPr>
          <w:p w14:paraId="09D41999" w14:textId="415316C3"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48" w:history="1">
              <w:r w:rsidRPr="00AB7CBA">
                <w:rPr>
                  <w:rStyle w:val="Hyperlink"/>
                  <w:rFonts w:eastAsia="Times New Roman" w:cs="Times New Roman"/>
                  <w:i/>
                  <w:iCs/>
                  <w:szCs w:val="24"/>
                  <w:lang w:val="fr-CA"/>
                </w:rPr>
                <w:t>statcheck</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EF011D">
        <w:tc>
          <w:tcPr>
            <w:tcW w:w="3299"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EF011D">
        <w:tc>
          <w:tcPr>
            <w:tcW w:w="3299"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1CF230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n</w:t>
      </w:r>
      <w:r w:rsidR="00E94782">
        <w:rPr>
          <w:lang w:val="fr-CA"/>
        </w:rPr>
        <w:t>’</w:t>
      </w:r>
      <w:r w:rsidR="004A2F07" w:rsidRPr="005F6035">
        <w:rPr>
          <w:lang w:val="fr-CA"/>
        </w:rPr>
        <w:t>a</w:t>
      </w:r>
      <w:r w:rsidR="004A2F07">
        <w:rPr>
          <w:lang w:val="fr-CA"/>
        </w:rPr>
        <w:t xml:space="preserve"> (</w:t>
      </w:r>
      <w:r w:rsidR="004A2F07" w:rsidRPr="005F6035">
        <w:rPr>
          <w:lang w:val="fr-CA"/>
        </w:rPr>
        <w:t xml:space="preserve">ou </w:t>
      </w:r>
      <w:r w:rsidR="004A2F07">
        <w:rPr>
          <w:lang w:val="fr-CA"/>
        </w:rPr>
        <w:t xml:space="preserve">ne </w:t>
      </w:r>
      <w:r w:rsidR="004A2F07" w:rsidRPr="005F6035">
        <w:rPr>
          <w:lang w:val="fr-CA"/>
        </w:rPr>
        <w:t>va</w:t>
      </w:r>
      <w:r w:rsidR="004A2F07">
        <w:rPr>
          <w:lang w:val="fr-CA"/>
        </w:rPr>
        <w:t>)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389D8D16"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ne déterminant pas a priori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0E63F2D1" w:rsidR="004A2F07" w:rsidRDefault="00B401E6" w:rsidP="00940699">
            <w:pPr>
              <w:snapToGrid w:val="0"/>
              <w:spacing w:after="240"/>
              <w:rPr>
                <w:rFonts w:eastAsia="Times New Roman" w:cs="Times New Roman"/>
                <w:szCs w:val="24"/>
                <w:lang w:val="fr-CA"/>
              </w:rPr>
            </w:pPr>
            <w:r>
              <w:rPr>
                <w:rFonts w:eastAsia="Times New Roman" w:cs="Times New Roman"/>
                <w:szCs w:val="24"/>
                <w:lang w:val="fr-CA"/>
              </w:rPr>
              <w:t>N</w:t>
            </w:r>
            <w:r w:rsidR="00887CC1" w:rsidRPr="00887CC1">
              <w:rPr>
                <w:rFonts w:eastAsia="Times New Roman" w:cs="Times New Roman"/>
                <w:szCs w:val="24"/>
                <w:lang w:val="fr-CA"/>
              </w:rPr>
              <w:t>e pas rapporter toutes les variables</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6626BB3D" w:rsidR="00F44117" w:rsidRDefault="00F44117" w:rsidP="00940699">
            <w:pPr>
              <w:snapToGrid w:val="0"/>
              <w:spacing w:after="240"/>
              <w:rPr>
                <w:rFonts w:eastAsia="Times New Roman" w:cs="Times New Roman"/>
                <w:szCs w:val="24"/>
                <w:lang w:val="fr-CA"/>
              </w:rPr>
            </w:pPr>
            <w:r>
              <w:rPr>
                <w:rFonts w:eastAsia="Times New Roman" w:cs="Times New Roman"/>
                <w:szCs w:val="24"/>
                <w:lang w:val="fr-CA"/>
              </w:rPr>
              <w:t>N</w:t>
            </w:r>
            <w:r w:rsidRPr="00F44117">
              <w:rPr>
                <w:rFonts w:eastAsia="Times New Roman" w:cs="Times New Roman"/>
                <w:szCs w:val="24"/>
                <w:lang w:val="fr-CA"/>
              </w:rPr>
              <w:t>e pas rapporter tous les groupes ou sous-groupes expérimentaux</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3F49851D" w:rsidR="004A2F07" w:rsidRDefault="00A711FA" w:rsidP="00940699">
            <w:pPr>
              <w:snapToGrid w:val="0"/>
              <w:spacing w:after="240"/>
              <w:rPr>
                <w:rFonts w:eastAsia="Times New Roman" w:cs="Times New Roman"/>
                <w:szCs w:val="24"/>
                <w:lang w:val="fr-CA"/>
              </w:rPr>
            </w:pPr>
            <w:r>
              <w:rPr>
                <w:rFonts w:eastAsia="Times New Roman" w:cs="Times New Roman"/>
                <w:szCs w:val="24"/>
                <w:lang w:val="fr-CA"/>
              </w:rPr>
              <w:t>N</w:t>
            </w:r>
            <w:r w:rsidR="00887CC1" w:rsidRPr="00887CC1">
              <w:rPr>
                <w:rFonts w:eastAsia="Times New Roman" w:cs="Times New Roman"/>
                <w:szCs w:val="24"/>
                <w:lang w:val="fr-CA"/>
              </w:rPr>
              <w:t>e pas rapporter toutes les analyses effectué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2F52EF89" w:rsidR="004A2F07" w:rsidRDefault="003B4C98" w:rsidP="00940699">
            <w:pPr>
              <w:snapToGrid w:val="0"/>
              <w:spacing w:after="240"/>
              <w:rPr>
                <w:rFonts w:eastAsia="Times New Roman" w:cs="Times New Roman"/>
                <w:szCs w:val="24"/>
                <w:lang w:val="fr-CA"/>
              </w:rPr>
            </w:pPr>
            <w:r>
              <w:rPr>
                <w:rFonts w:eastAsia="Times New Roman" w:cs="Times New Roman"/>
                <w:szCs w:val="24"/>
                <w:lang w:val="fr-CA"/>
              </w:rPr>
              <w:t>N</w:t>
            </w:r>
            <w:r w:rsidR="00887CC1" w:rsidRPr="00887CC1">
              <w:rPr>
                <w:rFonts w:eastAsia="Times New Roman" w:cs="Times New Roman"/>
                <w:szCs w:val="24"/>
                <w:lang w:val="fr-CA"/>
              </w:rPr>
              <w:t xml:space="preserve">e pas rapporter toutes les études </w:t>
            </w:r>
            <w:r>
              <w:rPr>
                <w:rFonts w:eastAsia="Times New Roman" w:cs="Times New Roman"/>
                <w:szCs w:val="24"/>
                <w:lang w:val="fr-CA"/>
              </w:rPr>
              <w:t>complété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653598F9"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chantillons trop petits (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4A97A719" w:rsidR="004A2F07" w:rsidRDefault="005579D3" w:rsidP="00940699">
            <w:pPr>
              <w:snapToGrid w:val="0"/>
              <w:spacing w:after="240"/>
              <w:rPr>
                <w:rFonts w:eastAsia="Times New Roman" w:cs="Times New Roman"/>
                <w:szCs w:val="24"/>
                <w:lang w:val="fr-CA"/>
              </w:rPr>
            </w:pPr>
            <w:r w:rsidRPr="00887CC1">
              <w:rPr>
                <w:rFonts w:eastAsia="Times New Roman" w:cs="Times New Roman"/>
                <w:szCs w:val="24"/>
                <w:lang w:val="fr-CA"/>
              </w:rPr>
              <w:t>Ne pas communiquer explicitement si les analyses sont confirmatoires ou exploratoires</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54F6BABF" w14:textId="77777777" w:rsidR="00BB06AD" w:rsidRPr="0076205D" w:rsidRDefault="00BB06AD"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4817394" w:rsidR="00694BC3" w:rsidRDefault="00694BC3" w:rsidP="00285A1E">
      <w:pPr>
        <w:pStyle w:val="APA1"/>
      </w:pPr>
      <w:bookmarkStart w:id="21" w:name="_Toc127541231"/>
      <w:r>
        <w:lastRenderedPageBreak/>
        <w:t>Remerciements</w:t>
      </w:r>
      <w:bookmarkEnd w:id="21"/>
    </w:p>
    <w:p w14:paraId="75444667" w14:textId="1B5747C1"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352F8C" w:rsidRPr="00F61D1F">
        <w:rPr>
          <w:lang w:val="fr-CA"/>
        </w:rPr>
        <w:t xml:space="preserve">Andreea Gavrila, </w:t>
      </w:r>
      <w:r w:rsidR="00694BC3" w:rsidRPr="00F61D1F">
        <w:rPr>
          <w:lang w:val="fr-CA"/>
        </w:rPr>
        <w:t xml:space="preserve">Jany St-Cyr, 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285A1E">
      <w:pPr>
        <w:pStyle w:val="APA1"/>
      </w:pPr>
      <w:bookmarkStart w:id="22" w:name="_Toc127541232"/>
      <w:r w:rsidRPr="001506DB">
        <w:t>Références</w:t>
      </w:r>
      <w:bookmarkEnd w:id="22"/>
    </w:p>
    <w:p w14:paraId="557E1B08" w14:textId="7FFDEAE9" w:rsidR="00813DBC" w:rsidRPr="00813DBC" w:rsidRDefault="00112AF0" w:rsidP="00813DBC">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813DBC" w:rsidRPr="00813DBC">
        <w:t xml:space="preserve">Al-Aidroos, N., Fiacconi, C., Powell, D., Marmurek, H., Newby-Clark, I., Spence, J., Stanley, D., &amp; Tric, L. (2018). </w:t>
      </w:r>
      <w:r w:rsidR="00813DBC" w:rsidRPr="00813DBC">
        <w:rPr>
          <w:i/>
        </w:rPr>
        <w:t>Statistical methods in theses: Guidelines and explanations</w:t>
      </w:r>
      <w:r w:rsidR="00813DBC" w:rsidRPr="00813DBC">
        <w:t xml:space="preserve">. </w:t>
      </w:r>
      <w:hyperlink r:id="rId49" w:history="1">
        <w:r w:rsidR="00813DBC" w:rsidRPr="00813DBC">
          <w:rPr>
            <w:rStyle w:val="Hyperlink"/>
          </w:rPr>
          <w:t>https://www.uoguelph.ca/psychology/graduate/thesis-statistics</w:t>
        </w:r>
      </w:hyperlink>
    </w:p>
    <w:p w14:paraId="60FBD036" w14:textId="0015D1D8" w:rsidR="00813DBC" w:rsidRPr="00813DBC" w:rsidRDefault="00813DBC" w:rsidP="00813DBC">
      <w:pPr>
        <w:pStyle w:val="EndNoteBibliography"/>
        <w:ind w:left="720" w:hanging="720"/>
      </w:pPr>
      <w:r w:rsidRPr="00813DBC">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813DBC">
        <w:rPr>
          <w:i/>
        </w:rPr>
        <w:t>Nature Human Behaviour, 2</w:t>
      </w:r>
      <w:r w:rsidRPr="00813DBC">
        <w:t xml:space="preserve">(9), 637-644. </w:t>
      </w:r>
      <w:hyperlink r:id="rId50" w:history="1">
        <w:r w:rsidRPr="00813DBC">
          <w:rPr>
            <w:rStyle w:val="Hyperlink"/>
          </w:rPr>
          <w:t>https://doi.org/10.1038/s41562-018-0399-z</w:t>
        </w:r>
      </w:hyperlink>
      <w:r w:rsidRPr="00813DBC">
        <w:t xml:space="preserve"> </w:t>
      </w:r>
    </w:p>
    <w:p w14:paraId="416653E5" w14:textId="70630F74" w:rsidR="00813DBC" w:rsidRPr="00813DBC" w:rsidRDefault="00813DBC" w:rsidP="00813DBC">
      <w:pPr>
        <w:pStyle w:val="EndNoteBibliography"/>
        <w:ind w:left="720" w:hanging="720"/>
      </w:pPr>
      <w:r w:rsidRPr="00813DBC">
        <w:t xml:space="preserve">Chambers, C. (2018). </w:t>
      </w:r>
      <w:r w:rsidRPr="00813DBC">
        <w:rPr>
          <w:i/>
        </w:rPr>
        <w:t>Strategies for improving study robustness in controversial research</w:t>
      </w:r>
      <w:r w:rsidRPr="00813DBC">
        <w:t xml:space="preserve">. </w:t>
      </w:r>
      <w:hyperlink r:id="rId51" w:history="1">
        <w:r w:rsidRPr="00813DBC">
          <w:rPr>
            <w:rStyle w:val="Hyperlink"/>
          </w:rPr>
          <w:t>https://osf.io/v7ndz</w:t>
        </w:r>
      </w:hyperlink>
    </w:p>
    <w:p w14:paraId="1F9185E4" w14:textId="3E9531BF" w:rsidR="00813DBC" w:rsidRPr="00813DBC" w:rsidRDefault="00813DBC" w:rsidP="00813DBC">
      <w:pPr>
        <w:pStyle w:val="EndNoteBibliography"/>
        <w:ind w:left="720" w:hanging="720"/>
      </w:pPr>
      <w:r w:rsidRPr="00813DBC">
        <w:t xml:space="preserve">Département de psychologie de l'Université du Québec à Montréal. (2020). </w:t>
      </w:r>
      <w:r w:rsidRPr="00813DBC">
        <w:rPr>
          <w:i/>
        </w:rPr>
        <w:t>Politique d’encadrement du projet de recherche doctorale (PRD)</w:t>
      </w:r>
      <w:r w:rsidRPr="00813DBC">
        <w:t xml:space="preserve">. </w:t>
      </w:r>
      <w:hyperlink r:id="rId52" w:history="1">
        <w:r w:rsidRPr="00813DBC">
          <w:rPr>
            <w:rStyle w:val="Hyperlink"/>
          </w:rPr>
          <w:t>https://psychologie.uqam.ca/wp-content/uploads/sites/73/2021/01/Prd_-final-adopte%CC%81-copie.pdf</w:t>
        </w:r>
      </w:hyperlink>
    </w:p>
    <w:p w14:paraId="06823DC1" w14:textId="5CB1DD30" w:rsidR="00813DBC" w:rsidRPr="00813DBC" w:rsidRDefault="00813DBC" w:rsidP="00813DBC">
      <w:pPr>
        <w:pStyle w:val="EndNoteBibliography"/>
        <w:ind w:left="720" w:hanging="720"/>
      </w:pPr>
      <w:r w:rsidRPr="00813DBC">
        <w:t xml:space="preserve">Ferguson, C. J., &amp; Heene, M. (2012). A vast graveyard of undead theories: Publication bias and psychological science’s aversion to the null. </w:t>
      </w:r>
      <w:r w:rsidRPr="00813DBC">
        <w:rPr>
          <w:i/>
        </w:rPr>
        <w:t>Perspectives on Psychological Science, 7</w:t>
      </w:r>
      <w:r w:rsidRPr="00813DBC">
        <w:t xml:space="preserve">(6), 555-561. </w:t>
      </w:r>
      <w:hyperlink r:id="rId53" w:history="1">
        <w:r w:rsidRPr="00813DBC">
          <w:rPr>
            <w:rStyle w:val="Hyperlink"/>
          </w:rPr>
          <w:t>https://doi.org/10.1177/1745691612459059</w:t>
        </w:r>
      </w:hyperlink>
      <w:r w:rsidRPr="00813DBC">
        <w:t xml:space="preserve"> </w:t>
      </w:r>
    </w:p>
    <w:p w14:paraId="6CF07CFB" w14:textId="3D4D9622" w:rsidR="00813DBC" w:rsidRPr="00813DBC" w:rsidRDefault="00813DBC" w:rsidP="00813DBC">
      <w:pPr>
        <w:pStyle w:val="EndNoteBibliography"/>
        <w:ind w:left="720" w:hanging="720"/>
      </w:pPr>
      <w:r w:rsidRPr="00813DBC">
        <w:t xml:space="preserve">Fonds de recherche du Québec. (2022). </w:t>
      </w:r>
      <w:r w:rsidRPr="00813DBC">
        <w:rPr>
          <w:i/>
        </w:rPr>
        <w:t>Politique de diffusion en libre accès (version révisée)</w:t>
      </w:r>
      <w:r w:rsidRPr="00813DBC">
        <w:t xml:space="preserve">. </w:t>
      </w:r>
      <w:hyperlink r:id="rId54" w:history="1">
        <w:r w:rsidRPr="00813DBC">
          <w:rPr>
            <w:rStyle w:val="Hyperlink"/>
          </w:rPr>
          <w:t>https://frq.gouv.qc.ca/app/uploads/2022/06/politique-libre-acces-revisee_vf.pdf</w:t>
        </w:r>
      </w:hyperlink>
    </w:p>
    <w:p w14:paraId="165996B5" w14:textId="50059690" w:rsidR="00813DBC" w:rsidRPr="00813DBC" w:rsidRDefault="00813DBC" w:rsidP="00813DBC">
      <w:pPr>
        <w:pStyle w:val="EndNoteBibliography"/>
        <w:ind w:left="720" w:hanging="720"/>
      </w:pPr>
      <w:r w:rsidRPr="00813DBC">
        <w:lastRenderedPageBreak/>
        <w:t xml:space="preserve">Fraser, N., Momeni, F., Mayr, P., &amp; Peters, I. (2020). The relationship between biorxiv preprints, citations and altmetrics. </w:t>
      </w:r>
      <w:r w:rsidRPr="00813DBC">
        <w:rPr>
          <w:i/>
        </w:rPr>
        <w:t>Quantitative Science Studies, 1</w:t>
      </w:r>
      <w:r w:rsidRPr="00813DBC">
        <w:t xml:space="preserve">(2), 618-638. </w:t>
      </w:r>
      <w:hyperlink r:id="rId55" w:history="1">
        <w:r w:rsidRPr="00813DBC">
          <w:rPr>
            <w:rStyle w:val="Hyperlink"/>
          </w:rPr>
          <w:t>https://doi.org/10.1162/qss_a_00043</w:t>
        </w:r>
      </w:hyperlink>
      <w:r w:rsidRPr="00813DBC">
        <w:t xml:space="preserve"> </w:t>
      </w:r>
    </w:p>
    <w:p w14:paraId="129213FF" w14:textId="6453EF7E" w:rsidR="00813DBC" w:rsidRPr="00813DBC" w:rsidRDefault="00813DBC" w:rsidP="00813DBC">
      <w:pPr>
        <w:pStyle w:val="EndNoteBibliography"/>
        <w:ind w:left="720" w:hanging="720"/>
      </w:pPr>
      <w:r w:rsidRPr="00813DBC">
        <w:t xml:space="preserve">Fu, D. Y., &amp; Hughey, J. J. (2019). Releasing a preprint is associated with more attention and citations for the peer-reviewed article. </w:t>
      </w:r>
      <w:r w:rsidRPr="00813DBC">
        <w:rPr>
          <w:i/>
        </w:rPr>
        <w:t>eLife, 8</w:t>
      </w:r>
      <w:r w:rsidRPr="00813DBC">
        <w:t xml:space="preserve">, e52646. </w:t>
      </w:r>
      <w:hyperlink r:id="rId56" w:history="1">
        <w:r w:rsidRPr="00813DBC">
          <w:rPr>
            <w:rStyle w:val="Hyperlink"/>
          </w:rPr>
          <w:t>https://doi.org/10.7554/eLife.52646</w:t>
        </w:r>
      </w:hyperlink>
      <w:r w:rsidRPr="00813DBC">
        <w:t xml:space="preserve"> </w:t>
      </w:r>
    </w:p>
    <w:p w14:paraId="241E218E" w14:textId="77777777" w:rsidR="00813DBC" w:rsidRPr="00813DBC" w:rsidRDefault="00813DBC" w:rsidP="00813DBC">
      <w:pPr>
        <w:pStyle w:val="EndNoteBibliography"/>
        <w:ind w:left="720" w:hanging="720"/>
      </w:pPr>
      <w:r w:rsidRPr="00813DBC">
        <w:t xml:space="preserve">Goldacre, B. (2009). </w:t>
      </w:r>
      <w:r w:rsidRPr="00813DBC">
        <w:rPr>
          <w:i/>
        </w:rPr>
        <w:t>Bad science: Quacks, hacks, and big pharma flacks</w:t>
      </w:r>
      <w:r w:rsidRPr="00813DBC">
        <w:t xml:space="preserve">. Fourth Estate. </w:t>
      </w:r>
    </w:p>
    <w:p w14:paraId="2A2364DB" w14:textId="4A0FF8F5" w:rsidR="00813DBC" w:rsidRPr="00813DBC" w:rsidRDefault="00813DBC" w:rsidP="00813DBC">
      <w:pPr>
        <w:pStyle w:val="EndNoteBibliography"/>
        <w:ind w:left="720" w:hanging="720"/>
      </w:pPr>
      <w:r w:rsidRPr="00813DBC">
        <w:t xml:space="preserve">Gouvernement du Canada. </w:t>
      </w:r>
      <w:r w:rsidRPr="00813DBC">
        <w:rPr>
          <w:i/>
        </w:rPr>
        <w:t>Déclaration de principes des trois organismes sur la gestion des données numériques</w:t>
      </w:r>
      <w:r w:rsidRPr="00813DBC">
        <w:t xml:space="preserve">. </w:t>
      </w:r>
      <w:hyperlink r:id="rId57" w:history="1">
        <w:r w:rsidRPr="00813DBC">
          <w:rPr>
            <w:rStyle w:val="Hyperlink"/>
          </w:rPr>
          <w:t>https://science.gc.ca/site/science/fr/financement-interorganismes-recherche/politiques-lignes-directrices/gestion-donnees-recherche/declaration-principes-trois-organismes-gestion-donnees-numeriques</w:t>
        </w:r>
      </w:hyperlink>
    </w:p>
    <w:p w14:paraId="1270F7B9" w14:textId="07642435" w:rsidR="00813DBC" w:rsidRPr="00813DBC" w:rsidRDefault="00813DBC" w:rsidP="00813DBC">
      <w:pPr>
        <w:pStyle w:val="EndNoteBibliography"/>
        <w:ind w:left="720" w:hanging="720"/>
      </w:pPr>
      <w:r w:rsidRPr="00813DBC">
        <w:t xml:space="preserve">Haeffel, G. J. (2022). Psychology needs to get tired of winning. </w:t>
      </w:r>
      <w:r w:rsidRPr="00813DBC">
        <w:rPr>
          <w:i/>
        </w:rPr>
        <w:t>Royal Society Open Science, 9</w:t>
      </w:r>
      <w:r w:rsidRPr="00813DBC">
        <w:t xml:space="preserve">(6), 220099. </w:t>
      </w:r>
      <w:hyperlink r:id="rId58" w:history="1">
        <w:r w:rsidRPr="00813DBC">
          <w:rPr>
            <w:rStyle w:val="Hyperlink"/>
          </w:rPr>
          <w:t>https://doi.org/doi:10.1098/rsos.220099</w:t>
        </w:r>
      </w:hyperlink>
      <w:r w:rsidRPr="00813DBC">
        <w:t xml:space="preserve"> </w:t>
      </w:r>
    </w:p>
    <w:p w14:paraId="243DC1CE" w14:textId="396BCD82" w:rsidR="00813DBC" w:rsidRPr="00813DBC" w:rsidRDefault="00813DBC" w:rsidP="00813DBC">
      <w:pPr>
        <w:pStyle w:val="EndNoteBibliography"/>
        <w:ind w:left="720" w:hanging="720"/>
      </w:pPr>
      <w:r w:rsidRPr="00813DBC">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813DBC">
        <w:rPr>
          <w:i/>
        </w:rPr>
        <w:t>Scientometrics, 122</w:t>
      </w:r>
      <w:r w:rsidRPr="00813DBC">
        <w:t xml:space="preserve">(1), 645-659. </w:t>
      </w:r>
      <w:hyperlink r:id="rId59" w:history="1">
        <w:r w:rsidRPr="00813DBC">
          <w:rPr>
            <w:rStyle w:val="Hyperlink"/>
          </w:rPr>
          <w:t>https://doi.org/10.1007/s11192-019-03301-x</w:t>
        </w:r>
      </w:hyperlink>
      <w:r w:rsidRPr="00813DBC">
        <w:t xml:space="preserve"> </w:t>
      </w:r>
    </w:p>
    <w:p w14:paraId="66E6D53A" w14:textId="62A6C999" w:rsidR="00813DBC" w:rsidRPr="00813DBC" w:rsidRDefault="00813DBC" w:rsidP="00813DBC">
      <w:pPr>
        <w:pStyle w:val="EndNoteBibliography"/>
        <w:ind w:left="720" w:hanging="720"/>
      </w:pPr>
      <w:r w:rsidRPr="00813DBC">
        <w:t xml:space="preserve">Hoy, M. B. (2020). Rise of the Rxivs: How preprint servers are changing the publishing process. </w:t>
      </w:r>
      <w:r w:rsidRPr="00813DBC">
        <w:rPr>
          <w:i/>
        </w:rPr>
        <w:t>Medical Reference Services Quarterly, 39</w:t>
      </w:r>
      <w:r w:rsidRPr="00813DBC">
        <w:t xml:space="preserve">(1), 84-89. </w:t>
      </w:r>
      <w:hyperlink r:id="rId60" w:history="1">
        <w:r w:rsidRPr="00813DBC">
          <w:rPr>
            <w:rStyle w:val="Hyperlink"/>
          </w:rPr>
          <w:t>https://doi.org/10.1080/02763869.2020.1704597</w:t>
        </w:r>
      </w:hyperlink>
      <w:r w:rsidRPr="00813DBC">
        <w:t xml:space="preserve"> </w:t>
      </w:r>
    </w:p>
    <w:p w14:paraId="4EACC383" w14:textId="6479881F" w:rsidR="00813DBC" w:rsidRPr="00813DBC" w:rsidRDefault="00813DBC" w:rsidP="00813DBC">
      <w:pPr>
        <w:pStyle w:val="EndNoteBibliography"/>
        <w:ind w:left="720" w:hanging="720"/>
      </w:pPr>
      <w:r w:rsidRPr="00813DBC">
        <w:t xml:space="preserve">Ioannidis, J. P. A. (2005). Why most published research findings are false. </w:t>
      </w:r>
      <w:r w:rsidRPr="00813DBC">
        <w:rPr>
          <w:i/>
        </w:rPr>
        <w:t>PLoS Medicine, 2</w:t>
      </w:r>
      <w:r w:rsidRPr="00813DBC">
        <w:t xml:space="preserve">(8), e124. </w:t>
      </w:r>
      <w:hyperlink r:id="rId61" w:history="1">
        <w:r w:rsidRPr="00813DBC">
          <w:rPr>
            <w:rStyle w:val="Hyperlink"/>
          </w:rPr>
          <w:t>https://doi.org/10.1371/journal.pmed.0020124</w:t>
        </w:r>
      </w:hyperlink>
      <w:r w:rsidRPr="00813DBC">
        <w:t xml:space="preserve"> </w:t>
      </w:r>
    </w:p>
    <w:p w14:paraId="26BAD723" w14:textId="0743495F" w:rsidR="00813DBC" w:rsidRPr="00813DBC" w:rsidRDefault="00813DBC" w:rsidP="00813DBC">
      <w:pPr>
        <w:pStyle w:val="EndNoteBibliography"/>
        <w:ind w:left="720" w:hanging="720"/>
      </w:pPr>
      <w:r w:rsidRPr="00813DBC">
        <w:lastRenderedPageBreak/>
        <w:t xml:space="preserve">Langham-Putrow, A., Bakker, C., &amp; Riegelman, A. (2021). Is the open access citation advantage real? A systematic review of the citation of open access and subscription-based articles. </w:t>
      </w:r>
      <w:r w:rsidRPr="00813DBC">
        <w:rPr>
          <w:i/>
        </w:rPr>
        <w:t>PloS One, 16</w:t>
      </w:r>
      <w:r w:rsidRPr="00813DBC">
        <w:t xml:space="preserve">(6), e0253129. </w:t>
      </w:r>
      <w:hyperlink r:id="rId62" w:history="1">
        <w:r w:rsidRPr="00813DBC">
          <w:rPr>
            <w:rStyle w:val="Hyperlink"/>
          </w:rPr>
          <w:t>https://doi.org/10.1371/journal.pone.0253129</w:t>
        </w:r>
      </w:hyperlink>
      <w:r w:rsidRPr="00813DBC">
        <w:t xml:space="preserve"> </w:t>
      </w:r>
    </w:p>
    <w:p w14:paraId="6273631A" w14:textId="4ADC8CDA" w:rsidR="00813DBC" w:rsidRPr="00813DBC" w:rsidRDefault="00813DBC" w:rsidP="00813DBC">
      <w:pPr>
        <w:pStyle w:val="EndNoteBibliography"/>
        <w:ind w:left="720" w:hanging="720"/>
      </w:pPr>
      <w:r w:rsidRPr="00813DBC">
        <w:t xml:space="preserve">Meyer, M. N. (2018). Practical tips for ethical data sharing. </w:t>
      </w:r>
      <w:r w:rsidRPr="00813DBC">
        <w:rPr>
          <w:i/>
        </w:rPr>
        <w:t>Advances in Methods and Practices in Psychological Science, 1</w:t>
      </w:r>
      <w:r w:rsidRPr="00813DBC">
        <w:t xml:space="preserve">(1), 131-144. </w:t>
      </w:r>
      <w:hyperlink r:id="rId63" w:history="1">
        <w:r w:rsidRPr="00813DBC">
          <w:rPr>
            <w:rStyle w:val="Hyperlink"/>
          </w:rPr>
          <w:t>https://doi.org/10.1177/2515245917747656</w:t>
        </w:r>
      </w:hyperlink>
      <w:r w:rsidRPr="00813DBC">
        <w:t xml:space="preserve"> </w:t>
      </w:r>
    </w:p>
    <w:p w14:paraId="4BC605A9" w14:textId="35B5404D" w:rsidR="00813DBC" w:rsidRPr="00813DBC" w:rsidRDefault="00813DBC" w:rsidP="00813DBC">
      <w:pPr>
        <w:pStyle w:val="EndNoteBibliography"/>
        <w:ind w:left="720" w:hanging="720"/>
      </w:pPr>
      <w:r w:rsidRPr="00813DBC">
        <w:t xml:space="preserve">Nosek, B. A., &amp; Lakens, D. (2014). Registered reports: A method to increase the credibility of published results. </w:t>
      </w:r>
      <w:r w:rsidRPr="00813DBC">
        <w:rPr>
          <w:i/>
        </w:rPr>
        <w:t>Social Psychology, 45</w:t>
      </w:r>
      <w:r w:rsidRPr="00813DBC">
        <w:t xml:space="preserve">, 137-141. </w:t>
      </w:r>
      <w:hyperlink r:id="rId64" w:history="1">
        <w:r w:rsidRPr="00813DBC">
          <w:rPr>
            <w:rStyle w:val="Hyperlink"/>
          </w:rPr>
          <w:t>https://doi.org/10.1027/1864-9335/a000192</w:t>
        </w:r>
      </w:hyperlink>
      <w:r w:rsidRPr="00813DBC">
        <w:t xml:space="preserve"> </w:t>
      </w:r>
    </w:p>
    <w:p w14:paraId="0028FE28" w14:textId="1C239984" w:rsidR="00813DBC" w:rsidRPr="00813DBC" w:rsidRDefault="00813DBC" w:rsidP="00813DBC">
      <w:pPr>
        <w:pStyle w:val="EndNoteBibliography"/>
        <w:ind w:left="720" w:hanging="720"/>
      </w:pPr>
      <w:r w:rsidRPr="00813DBC">
        <w:t xml:space="preserve">Nuijten, M. B., Hartgerink, C. H. J., van Assen, M. A. L. M., Epskamp, S., &amp; Wicherts, J. M. (2016). The prevalence of statistical reporting errors in psychology (1985–2013). </w:t>
      </w:r>
      <w:r w:rsidRPr="00813DBC">
        <w:rPr>
          <w:i/>
        </w:rPr>
        <w:t>Behavior Research Methods, 48</w:t>
      </w:r>
      <w:r w:rsidRPr="00813DBC">
        <w:t xml:space="preserve">(4), 1205-1226. </w:t>
      </w:r>
      <w:hyperlink r:id="rId65" w:history="1">
        <w:r w:rsidRPr="00813DBC">
          <w:rPr>
            <w:rStyle w:val="Hyperlink"/>
          </w:rPr>
          <w:t>https://doi.org/10.3758/s13428-015-0664-2</w:t>
        </w:r>
      </w:hyperlink>
      <w:r w:rsidRPr="00813DBC">
        <w:t xml:space="preserve"> </w:t>
      </w:r>
    </w:p>
    <w:p w14:paraId="19F422A4" w14:textId="3234126F" w:rsidR="00813DBC" w:rsidRPr="00813DBC" w:rsidRDefault="00813DBC" w:rsidP="00813DBC">
      <w:pPr>
        <w:pStyle w:val="EndNoteBibliography"/>
        <w:ind w:left="720" w:hanging="720"/>
      </w:pPr>
      <w:r w:rsidRPr="00813DBC">
        <w:t xml:space="preserve">Open Science Collaboration. (2015). Estimating the reproducibility of psychological science. </w:t>
      </w:r>
      <w:r w:rsidRPr="00813DBC">
        <w:rPr>
          <w:i/>
        </w:rPr>
        <w:t>Science, 349</w:t>
      </w:r>
      <w:r w:rsidRPr="00813DBC">
        <w:t xml:space="preserve">(6251), aac4716. </w:t>
      </w:r>
      <w:hyperlink r:id="rId66" w:history="1">
        <w:r w:rsidRPr="00813DBC">
          <w:rPr>
            <w:rStyle w:val="Hyperlink"/>
          </w:rPr>
          <w:t>https://doi.org/doi:10.1126/science.aac4716</w:t>
        </w:r>
      </w:hyperlink>
      <w:r w:rsidRPr="00813DBC">
        <w:t xml:space="preserve"> </w:t>
      </w:r>
    </w:p>
    <w:p w14:paraId="7EE6257C" w14:textId="00811750" w:rsidR="00813DBC" w:rsidRPr="00813DBC" w:rsidRDefault="00813DBC" w:rsidP="00813DBC">
      <w:pPr>
        <w:pStyle w:val="EndNoteBibliography"/>
        <w:ind w:left="720" w:hanging="720"/>
      </w:pPr>
      <w:r w:rsidRPr="00813DBC">
        <w:t xml:space="preserve">Quintana, D. S. (2020). </w:t>
      </w:r>
      <w:r w:rsidRPr="00813DBC">
        <w:rPr>
          <w:i/>
        </w:rPr>
        <w:t>Five things about open and reproducible science that every early career researcher should know</w:t>
      </w:r>
      <w:r w:rsidRPr="00813DBC">
        <w:t xml:space="preserve">. </w:t>
      </w:r>
      <w:hyperlink r:id="rId67" w:history="1">
        <w:r w:rsidRPr="00813DBC">
          <w:rPr>
            <w:rStyle w:val="Hyperlink"/>
          </w:rPr>
          <w:t>https://osf.io/2jt9u</w:t>
        </w:r>
      </w:hyperlink>
    </w:p>
    <w:p w14:paraId="4A9A1DA7" w14:textId="7990A686" w:rsidR="00813DBC" w:rsidRPr="00813DBC" w:rsidRDefault="00813DBC" w:rsidP="00813DBC">
      <w:pPr>
        <w:pStyle w:val="EndNoteBibliography"/>
        <w:ind w:left="720" w:hanging="720"/>
      </w:pPr>
      <w:r w:rsidRPr="00813DBC">
        <w:t xml:space="preserve">R Core Team. (2022). R: A language and environment for statistical computing (version 4.2.1) [Computer software]. </w:t>
      </w:r>
      <w:r w:rsidRPr="00813DBC">
        <w:rPr>
          <w:i/>
        </w:rPr>
        <w:t>R Foundation for Statistical Computing</w:t>
      </w:r>
      <w:r w:rsidRPr="00813DBC">
        <w:t xml:space="preserve">, Vienna, Austria. </w:t>
      </w:r>
      <w:hyperlink r:id="rId68" w:history="1">
        <w:r w:rsidRPr="00813DBC">
          <w:rPr>
            <w:rStyle w:val="Hyperlink"/>
          </w:rPr>
          <w:t>https://www.R-project.org/</w:t>
        </w:r>
      </w:hyperlink>
      <w:r w:rsidRPr="00813DBC">
        <w:t xml:space="preserve"> </w:t>
      </w:r>
    </w:p>
    <w:p w14:paraId="3BA164EA" w14:textId="77777777" w:rsidR="00813DBC" w:rsidRPr="00813DBC" w:rsidRDefault="00813DBC" w:rsidP="00813DBC">
      <w:pPr>
        <w:pStyle w:val="EndNoteBibliography"/>
        <w:ind w:left="720" w:hanging="720"/>
      </w:pPr>
      <w:r w:rsidRPr="00813DBC">
        <w:t xml:space="preserve">Rawat, S., &amp; Meena, S. (2014). Publish or perish: Where are we heading? </w:t>
      </w:r>
      <w:r w:rsidRPr="00813DBC">
        <w:rPr>
          <w:i/>
        </w:rPr>
        <w:t>Journal of Research in Medical Sciences, 19</w:t>
      </w:r>
      <w:r w:rsidRPr="00813DBC">
        <w:t xml:space="preserve">(2), 87-89. </w:t>
      </w:r>
    </w:p>
    <w:p w14:paraId="2DB472CE" w14:textId="0D62CFEB" w:rsidR="00813DBC" w:rsidRPr="00813DBC" w:rsidRDefault="00813DBC" w:rsidP="00813DBC">
      <w:pPr>
        <w:pStyle w:val="EndNoteBibliography"/>
        <w:ind w:left="720" w:hanging="720"/>
      </w:pPr>
      <w:r w:rsidRPr="00813DBC">
        <w:t xml:space="preserve">Sarewitz, D. (2016). The pressure to publish pushes down quality. </w:t>
      </w:r>
      <w:r w:rsidRPr="00813DBC">
        <w:rPr>
          <w:i/>
        </w:rPr>
        <w:t>Nature, 533</w:t>
      </w:r>
      <w:r w:rsidRPr="00813DBC">
        <w:t xml:space="preserve">(7602), 147-147. </w:t>
      </w:r>
      <w:hyperlink r:id="rId69" w:history="1">
        <w:r w:rsidRPr="00813DBC">
          <w:rPr>
            <w:rStyle w:val="Hyperlink"/>
          </w:rPr>
          <w:t>https://doi.org/10.1038/533147a</w:t>
        </w:r>
      </w:hyperlink>
      <w:r w:rsidRPr="00813DBC">
        <w:t xml:space="preserve"> </w:t>
      </w:r>
    </w:p>
    <w:p w14:paraId="5C89059B" w14:textId="252CA2D7" w:rsidR="00813DBC" w:rsidRPr="00813DBC" w:rsidRDefault="00813DBC" w:rsidP="00813DBC">
      <w:pPr>
        <w:pStyle w:val="EndNoteBibliography"/>
        <w:ind w:left="720" w:hanging="720"/>
      </w:pPr>
      <w:r w:rsidRPr="00813DBC">
        <w:lastRenderedPageBreak/>
        <w:t xml:space="preserve">Schwab, S., Janiaud, P., Dayan, M., Amrhein, V., Panczak, R., Palagi, P. M., Hemkens, L. G., Ramon, M., Rothen, N., Senn, S., Furrer, E., &amp; Held, L. (2022). Ten simple rules for good research practice. </w:t>
      </w:r>
      <w:r w:rsidRPr="00813DBC">
        <w:rPr>
          <w:i/>
        </w:rPr>
        <w:t>PLoS Computational Biology, 18</w:t>
      </w:r>
      <w:r w:rsidRPr="00813DBC">
        <w:t xml:space="preserve">(6), e1010139. </w:t>
      </w:r>
      <w:hyperlink r:id="rId70" w:history="1">
        <w:r w:rsidRPr="00813DBC">
          <w:rPr>
            <w:rStyle w:val="Hyperlink"/>
          </w:rPr>
          <w:t>https://doi.org/10.1371/journal.pcbi.1010139</w:t>
        </w:r>
      </w:hyperlink>
      <w:r w:rsidRPr="00813DBC">
        <w:t xml:space="preserve"> </w:t>
      </w:r>
    </w:p>
    <w:p w14:paraId="7D9B45A4" w14:textId="06950E42" w:rsidR="00813DBC" w:rsidRPr="00813DBC" w:rsidRDefault="00813DBC" w:rsidP="00813DBC">
      <w:pPr>
        <w:pStyle w:val="EndNoteBibliography"/>
        <w:ind w:left="720" w:hanging="720"/>
      </w:pPr>
      <w:r w:rsidRPr="00813DBC">
        <w:t xml:space="preserve">Serghiou, S., &amp; Ioannidis, J. P. A. (2018). Altmetric scores, citations, and publication of studies posted as preprints. </w:t>
      </w:r>
      <w:r w:rsidRPr="00813DBC">
        <w:rPr>
          <w:i/>
        </w:rPr>
        <w:t>JAMA, 319</w:t>
      </w:r>
      <w:r w:rsidRPr="00813DBC">
        <w:t xml:space="preserve">(4), 402-404. </w:t>
      </w:r>
      <w:hyperlink r:id="rId71" w:history="1">
        <w:r w:rsidRPr="00813DBC">
          <w:rPr>
            <w:rStyle w:val="Hyperlink"/>
          </w:rPr>
          <w:t>https://doi.org/10.1001/jama.2017.21168</w:t>
        </w:r>
      </w:hyperlink>
      <w:r w:rsidRPr="00813DBC">
        <w:t xml:space="preserve"> </w:t>
      </w:r>
    </w:p>
    <w:p w14:paraId="10B0C054" w14:textId="4C2F10D7" w:rsidR="00813DBC" w:rsidRPr="00813DBC" w:rsidRDefault="00813DBC" w:rsidP="00813DBC">
      <w:pPr>
        <w:pStyle w:val="EndNoteBibliography"/>
        <w:ind w:left="720" w:hanging="720"/>
      </w:pPr>
      <w:r w:rsidRPr="00813DBC">
        <w:t xml:space="preserve">Wagenmakers, E.-J., Wetzels, R., Borsboom, D., van der Maas, H. L. J., &amp; Kievit, R. A. (2012). An agenda for purely confirmatory research. </w:t>
      </w:r>
      <w:r w:rsidRPr="00813DBC">
        <w:rPr>
          <w:i/>
        </w:rPr>
        <w:t>Perspectives on Psychological Science, 7</w:t>
      </w:r>
      <w:r w:rsidRPr="00813DBC">
        <w:t xml:space="preserve">(6), 632-638. </w:t>
      </w:r>
      <w:hyperlink r:id="rId72" w:history="1">
        <w:r w:rsidRPr="00813DBC">
          <w:rPr>
            <w:rStyle w:val="Hyperlink"/>
          </w:rPr>
          <w:t>https://doi.org/10.1177/1745691612463078</w:t>
        </w:r>
      </w:hyperlink>
      <w:r w:rsidRPr="00813DBC">
        <w:t xml:space="preserve"> </w:t>
      </w:r>
    </w:p>
    <w:p w14:paraId="3F3CA318" w14:textId="5011ECA9" w:rsidR="00813DBC" w:rsidRPr="00813DBC" w:rsidRDefault="00813DBC" w:rsidP="00813DBC">
      <w:pPr>
        <w:pStyle w:val="EndNoteBibliography"/>
        <w:ind w:left="720" w:hanging="720"/>
      </w:pPr>
      <w:r w:rsidRPr="00813DBC">
        <w:t xml:space="preserve">Wicherts, J. M., Veldkamp, C. L. S., Augusteijn, H. E. M., Bakker, M., van Aert, R. C. M., &amp; van Assen, M. A. L. M. (2016). Degrees of freedom in planning, running, analyzing, and reporting psychological studies: A checklist to avoid p-hacking. </w:t>
      </w:r>
      <w:r w:rsidRPr="00813DBC">
        <w:rPr>
          <w:i/>
        </w:rPr>
        <w:t>Frontiers in Psychology, 7</w:t>
      </w:r>
      <w:r w:rsidRPr="00813DBC">
        <w:t xml:space="preserve">. </w:t>
      </w:r>
      <w:hyperlink r:id="rId73" w:history="1">
        <w:r w:rsidRPr="00813DBC">
          <w:rPr>
            <w:rStyle w:val="Hyperlink"/>
          </w:rPr>
          <w:t>https://doi.org/10.3389/fpsyg.2016.01832</w:t>
        </w:r>
      </w:hyperlink>
      <w:r w:rsidRPr="00813DBC">
        <w:t xml:space="preserve"> </w:t>
      </w:r>
    </w:p>
    <w:p w14:paraId="24E41651" w14:textId="63A113E9"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7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89971" w14:textId="77777777" w:rsidR="004341F8" w:rsidRDefault="004341F8" w:rsidP="00BB06AD">
      <w:pPr>
        <w:spacing w:line="240" w:lineRule="auto"/>
      </w:pPr>
      <w:r>
        <w:separator/>
      </w:r>
    </w:p>
  </w:endnote>
  <w:endnote w:type="continuationSeparator" w:id="0">
    <w:p w14:paraId="3DFE5EF6" w14:textId="77777777" w:rsidR="004341F8" w:rsidRDefault="004341F8" w:rsidP="00BB06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70D76" w14:textId="77777777" w:rsidR="004341F8" w:rsidRDefault="004341F8" w:rsidP="00BB06AD">
      <w:pPr>
        <w:spacing w:line="240" w:lineRule="auto"/>
      </w:pPr>
      <w:r>
        <w:separator/>
      </w:r>
    </w:p>
  </w:footnote>
  <w:footnote w:type="continuationSeparator" w:id="0">
    <w:p w14:paraId="4352EEC2" w14:textId="77777777" w:rsidR="004341F8" w:rsidRDefault="004341F8" w:rsidP="00BB06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3"/>
  </w:num>
  <w:num w:numId="2" w16cid:durableId="101149825">
    <w:abstractNumId w:val="2"/>
  </w:num>
  <w:num w:numId="3" w16cid:durableId="2134513166">
    <w:abstractNumId w:val="1"/>
  </w:num>
  <w:num w:numId="4" w16cid:durableId="15344631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record-ids&gt;&lt;/item&gt;&lt;/Libraries&gt;"/>
  </w:docVars>
  <w:rsids>
    <w:rsidRoot w:val="00BB06AD"/>
    <w:rsid w:val="00000E55"/>
    <w:rsid w:val="000059C2"/>
    <w:rsid w:val="00005F8B"/>
    <w:rsid w:val="00011075"/>
    <w:rsid w:val="00013FC9"/>
    <w:rsid w:val="00015BC7"/>
    <w:rsid w:val="00015C32"/>
    <w:rsid w:val="00016808"/>
    <w:rsid w:val="00017129"/>
    <w:rsid w:val="0002154D"/>
    <w:rsid w:val="00022463"/>
    <w:rsid w:val="00024036"/>
    <w:rsid w:val="00024537"/>
    <w:rsid w:val="00024D05"/>
    <w:rsid w:val="00024FFF"/>
    <w:rsid w:val="0002616F"/>
    <w:rsid w:val="0002649C"/>
    <w:rsid w:val="000267AB"/>
    <w:rsid w:val="00026ACA"/>
    <w:rsid w:val="00026E9F"/>
    <w:rsid w:val="00027132"/>
    <w:rsid w:val="00027899"/>
    <w:rsid w:val="00030411"/>
    <w:rsid w:val="00030900"/>
    <w:rsid w:val="00030B87"/>
    <w:rsid w:val="0003129D"/>
    <w:rsid w:val="000316D9"/>
    <w:rsid w:val="00031909"/>
    <w:rsid w:val="00032B0B"/>
    <w:rsid w:val="00035213"/>
    <w:rsid w:val="0003557A"/>
    <w:rsid w:val="00037F91"/>
    <w:rsid w:val="00040B44"/>
    <w:rsid w:val="00040F05"/>
    <w:rsid w:val="00041323"/>
    <w:rsid w:val="00042A18"/>
    <w:rsid w:val="000433EF"/>
    <w:rsid w:val="00043C34"/>
    <w:rsid w:val="00044073"/>
    <w:rsid w:val="00044505"/>
    <w:rsid w:val="00044BAE"/>
    <w:rsid w:val="0004576B"/>
    <w:rsid w:val="00046581"/>
    <w:rsid w:val="0004692B"/>
    <w:rsid w:val="00046B83"/>
    <w:rsid w:val="00046F4A"/>
    <w:rsid w:val="000476E7"/>
    <w:rsid w:val="00047C79"/>
    <w:rsid w:val="000505A0"/>
    <w:rsid w:val="00051382"/>
    <w:rsid w:val="000540BF"/>
    <w:rsid w:val="000549D9"/>
    <w:rsid w:val="00054AC1"/>
    <w:rsid w:val="00054B59"/>
    <w:rsid w:val="00057A91"/>
    <w:rsid w:val="00062715"/>
    <w:rsid w:val="000634D0"/>
    <w:rsid w:val="0006729C"/>
    <w:rsid w:val="000673B0"/>
    <w:rsid w:val="000675AB"/>
    <w:rsid w:val="000701F9"/>
    <w:rsid w:val="00070D3B"/>
    <w:rsid w:val="000716F5"/>
    <w:rsid w:val="00071D5B"/>
    <w:rsid w:val="00071E0E"/>
    <w:rsid w:val="00072028"/>
    <w:rsid w:val="0007253F"/>
    <w:rsid w:val="00072856"/>
    <w:rsid w:val="000729E3"/>
    <w:rsid w:val="000810CE"/>
    <w:rsid w:val="000815D3"/>
    <w:rsid w:val="000816F6"/>
    <w:rsid w:val="00081B20"/>
    <w:rsid w:val="000836B3"/>
    <w:rsid w:val="000837EA"/>
    <w:rsid w:val="00084326"/>
    <w:rsid w:val="0008441F"/>
    <w:rsid w:val="000850E2"/>
    <w:rsid w:val="00090890"/>
    <w:rsid w:val="00090D8F"/>
    <w:rsid w:val="00091D0E"/>
    <w:rsid w:val="00093E6F"/>
    <w:rsid w:val="000948AB"/>
    <w:rsid w:val="000959E9"/>
    <w:rsid w:val="00096627"/>
    <w:rsid w:val="00096A62"/>
    <w:rsid w:val="00096D6E"/>
    <w:rsid w:val="000A0623"/>
    <w:rsid w:val="000A10B2"/>
    <w:rsid w:val="000A14E3"/>
    <w:rsid w:val="000A2310"/>
    <w:rsid w:val="000A36A2"/>
    <w:rsid w:val="000A39FE"/>
    <w:rsid w:val="000A3CFB"/>
    <w:rsid w:val="000A489B"/>
    <w:rsid w:val="000A68CE"/>
    <w:rsid w:val="000A6C1B"/>
    <w:rsid w:val="000B03B4"/>
    <w:rsid w:val="000B0A8D"/>
    <w:rsid w:val="000B1090"/>
    <w:rsid w:val="000B1FC8"/>
    <w:rsid w:val="000B249D"/>
    <w:rsid w:val="000B368C"/>
    <w:rsid w:val="000B77F2"/>
    <w:rsid w:val="000B7B22"/>
    <w:rsid w:val="000C265F"/>
    <w:rsid w:val="000C360A"/>
    <w:rsid w:val="000C3EF6"/>
    <w:rsid w:val="000C3FA2"/>
    <w:rsid w:val="000C464F"/>
    <w:rsid w:val="000C4651"/>
    <w:rsid w:val="000C4B51"/>
    <w:rsid w:val="000C63A4"/>
    <w:rsid w:val="000D1CB2"/>
    <w:rsid w:val="000D322E"/>
    <w:rsid w:val="000D4260"/>
    <w:rsid w:val="000D4CA5"/>
    <w:rsid w:val="000D659C"/>
    <w:rsid w:val="000D7863"/>
    <w:rsid w:val="000D78D2"/>
    <w:rsid w:val="000E0869"/>
    <w:rsid w:val="000E2988"/>
    <w:rsid w:val="000E2E96"/>
    <w:rsid w:val="000E3E78"/>
    <w:rsid w:val="000E57A0"/>
    <w:rsid w:val="000F1744"/>
    <w:rsid w:val="000F2775"/>
    <w:rsid w:val="000F39EE"/>
    <w:rsid w:val="000F3DC8"/>
    <w:rsid w:val="000F4635"/>
    <w:rsid w:val="000F59AA"/>
    <w:rsid w:val="000F5BA4"/>
    <w:rsid w:val="000F6576"/>
    <w:rsid w:val="000F6F2B"/>
    <w:rsid w:val="000F70D6"/>
    <w:rsid w:val="000F7589"/>
    <w:rsid w:val="000F76E9"/>
    <w:rsid w:val="00101668"/>
    <w:rsid w:val="00101E4C"/>
    <w:rsid w:val="00103479"/>
    <w:rsid w:val="00103E42"/>
    <w:rsid w:val="0010515D"/>
    <w:rsid w:val="00105726"/>
    <w:rsid w:val="0010582A"/>
    <w:rsid w:val="00107729"/>
    <w:rsid w:val="0011019E"/>
    <w:rsid w:val="00110F93"/>
    <w:rsid w:val="00111540"/>
    <w:rsid w:val="00111E3A"/>
    <w:rsid w:val="00112AF0"/>
    <w:rsid w:val="001161D2"/>
    <w:rsid w:val="00120BF1"/>
    <w:rsid w:val="00121957"/>
    <w:rsid w:val="00121C1A"/>
    <w:rsid w:val="001220C4"/>
    <w:rsid w:val="001224D8"/>
    <w:rsid w:val="001226CD"/>
    <w:rsid w:val="00122EBC"/>
    <w:rsid w:val="001252F4"/>
    <w:rsid w:val="00125336"/>
    <w:rsid w:val="00126B46"/>
    <w:rsid w:val="001272BC"/>
    <w:rsid w:val="00127820"/>
    <w:rsid w:val="00130CC6"/>
    <w:rsid w:val="00132024"/>
    <w:rsid w:val="0013423B"/>
    <w:rsid w:val="00134527"/>
    <w:rsid w:val="00134D65"/>
    <w:rsid w:val="0013560F"/>
    <w:rsid w:val="001357C9"/>
    <w:rsid w:val="00135FCF"/>
    <w:rsid w:val="00136624"/>
    <w:rsid w:val="00137651"/>
    <w:rsid w:val="00137D8D"/>
    <w:rsid w:val="00140CA8"/>
    <w:rsid w:val="00141028"/>
    <w:rsid w:val="00142026"/>
    <w:rsid w:val="00143596"/>
    <w:rsid w:val="00143C5B"/>
    <w:rsid w:val="00143E5C"/>
    <w:rsid w:val="00145109"/>
    <w:rsid w:val="001458F5"/>
    <w:rsid w:val="001466F0"/>
    <w:rsid w:val="001506DB"/>
    <w:rsid w:val="00150DA6"/>
    <w:rsid w:val="00150DAD"/>
    <w:rsid w:val="00152C82"/>
    <w:rsid w:val="00153683"/>
    <w:rsid w:val="00154DA2"/>
    <w:rsid w:val="00155B86"/>
    <w:rsid w:val="00156AFE"/>
    <w:rsid w:val="00157ADC"/>
    <w:rsid w:val="00162BE4"/>
    <w:rsid w:val="001636D2"/>
    <w:rsid w:val="00165125"/>
    <w:rsid w:val="001662FF"/>
    <w:rsid w:val="001665BB"/>
    <w:rsid w:val="00171653"/>
    <w:rsid w:val="001719A5"/>
    <w:rsid w:val="00171DBB"/>
    <w:rsid w:val="00171E59"/>
    <w:rsid w:val="001722D3"/>
    <w:rsid w:val="001723F8"/>
    <w:rsid w:val="0017365F"/>
    <w:rsid w:val="00173C7F"/>
    <w:rsid w:val="0017427B"/>
    <w:rsid w:val="00175CEF"/>
    <w:rsid w:val="00176276"/>
    <w:rsid w:val="0017746F"/>
    <w:rsid w:val="00180827"/>
    <w:rsid w:val="00181F89"/>
    <w:rsid w:val="001826CC"/>
    <w:rsid w:val="00182E46"/>
    <w:rsid w:val="00183C1B"/>
    <w:rsid w:val="00183DF8"/>
    <w:rsid w:val="00184587"/>
    <w:rsid w:val="001845E9"/>
    <w:rsid w:val="0018474D"/>
    <w:rsid w:val="00184B89"/>
    <w:rsid w:val="00185947"/>
    <w:rsid w:val="001866D2"/>
    <w:rsid w:val="001868EF"/>
    <w:rsid w:val="00187783"/>
    <w:rsid w:val="00187948"/>
    <w:rsid w:val="00187C56"/>
    <w:rsid w:val="00191A7A"/>
    <w:rsid w:val="00191A9F"/>
    <w:rsid w:val="001922C9"/>
    <w:rsid w:val="0019270A"/>
    <w:rsid w:val="00193D89"/>
    <w:rsid w:val="00194EF7"/>
    <w:rsid w:val="0019604A"/>
    <w:rsid w:val="00196352"/>
    <w:rsid w:val="001965A3"/>
    <w:rsid w:val="001A0033"/>
    <w:rsid w:val="001A0470"/>
    <w:rsid w:val="001A04BC"/>
    <w:rsid w:val="001A23D5"/>
    <w:rsid w:val="001A24F1"/>
    <w:rsid w:val="001A412A"/>
    <w:rsid w:val="001A4D6F"/>
    <w:rsid w:val="001A5D55"/>
    <w:rsid w:val="001A6674"/>
    <w:rsid w:val="001A6911"/>
    <w:rsid w:val="001A7A38"/>
    <w:rsid w:val="001A7FF8"/>
    <w:rsid w:val="001B05E9"/>
    <w:rsid w:val="001B194F"/>
    <w:rsid w:val="001B31BC"/>
    <w:rsid w:val="001B474E"/>
    <w:rsid w:val="001B4AAD"/>
    <w:rsid w:val="001B4B57"/>
    <w:rsid w:val="001B4BD0"/>
    <w:rsid w:val="001B4DCC"/>
    <w:rsid w:val="001B5D1B"/>
    <w:rsid w:val="001B6691"/>
    <w:rsid w:val="001B7DC4"/>
    <w:rsid w:val="001C0D64"/>
    <w:rsid w:val="001C1AFD"/>
    <w:rsid w:val="001C55C0"/>
    <w:rsid w:val="001C55C1"/>
    <w:rsid w:val="001C599C"/>
    <w:rsid w:val="001C6A43"/>
    <w:rsid w:val="001C73A5"/>
    <w:rsid w:val="001C7882"/>
    <w:rsid w:val="001D0B89"/>
    <w:rsid w:val="001D0E3C"/>
    <w:rsid w:val="001D12BE"/>
    <w:rsid w:val="001D1943"/>
    <w:rsid w:val="001D2B09"/>
    <w:rsid w:val="001D4E4A"/>
    <w:rsid w:val="001D589E"/>
    <w:rsid w:val="001D5A25"/>
    <w:rsid w:val="001D60AC"/>
    <w:rsid w:val="001D67CE"/>
    <w:rsid w:val="001D6A67"/>
    <w:rsid w:val="001D6B25"/>
    <w:rsid w:val="001D7D8E"/>
    <w:rsid w:val="001D7DF2"/>
    <w:rsid w:val="001E0400"/>
    <w:rsid w:val="001E0E9F"/>
    <w:rsid w:val="001E1679"/>
    <w:rsid w:val="001E3B5E"/>
    <w:rsid w:val="001E3BC1"/>
    <w:rsid w:val="001E3F53"/>
    <w:rsid w:val="001E4092"/>
    <w:rsid w:val="001E4520"/>
    <w:rsid w:val="001E508C"/>
    <w:rsid w:val="001E51FE"/>
    <w:rsid w:val="001E5C64"/>
    <w:rsid w:val="001E6DD7"/>
    <w:rsid w:val="001F14B2"/>
    <w:rsid w:val="001F1705"/>
    <w:rsid w:val="001F3333"/>
    <w:rsid w:val="001F3384"/>
    <w:rsid w:val="001F3A30"/>
    <w:rsid w:val="001F3E4B"/>
    <w:rsid w:val="001F4C18"/>
    <w:rsid w:val="001F5958"/>
    <w:rsid w:val="001F6070"/>
    <w:rsid w:val="001F7079"/>
    <w:rsid w:val="002001EE"/>
    <w:rsid w:val="00200824"/>
    <w:rsid w:val="002014B8"/>
    <w:rsid w:val="00202E81"/>
    <w:rsid w:val="00205B97"/>
    <w:rsid w:val="00205F99"/>
    <w:rsid w:val="002071D1"/>
    <w:rsid w:val="00207E69"/>
    <w:rsid w:val="002101B4"/>
    <w:rsid w:val="0021074C"/>
    <w:rsid w:val="00211315"/>
    <w:rsid w:val="002119C4"/>
    <w:rsid w:val="00211E30"/>
    <w:rsid w:val="00212823"/>
    <w:rsid w:val="00214187"/>
    <w:rsid w:val="00214D7B"/>
    <w:rsid w:val="00214DC6"/>
    <w:rsid w:val="00216162"/>
    <w:rsid w:val="00221250"/>
    <w:rsid w:val="00223DC7"/>
    <w:rsid w:val="00224710"/>
    <w:rsid w:val="00224BA7"/>
    <w:rsid w:val="00224CB6"/>
    <w:rsid w:val="00226600"/>
    <w:rsid w:val="002307ED"/>
    <w:rsid w:val="00232B47"/>
    <w:rsid w:val="0023313C"/>
    <w:rsid w:val="00234A32"/>
    <w:rsid w:val="00235D2B"/>
    <w:rsid w:val="00237720"/>
    <w:rsid w:val="0023775A"/>
    <w:rsid w:val="00241574"/>
    <w:rsid w:val="00242ECF"/>
    <w:rsid w:val="002437A6"/>
    <w:rsid w:val="00243B57"/>
    <w:rsid w:val="00244B89"/>
    <w:rsid w:val="00245358"/>
    <w:rsid w:val="00245D6E"/>
    <w:rsid w:val="00246C2F"/>
    <w:rsid w:val="00247257"/>
    <w:rsid w:val="00247A7E"/>
    <w:rsid w:val="00250202"/>
    <w:rsid w:val="00250B59"/>
    <w:rsid w:val="002510B7"/>
    <w:rsid w:val="00251BDC"/>
    <w:rsid w:val="00252452"/>
    <w:rsid w:val="00253A7E"/>
    <w:rsid w:val="00253C2C"/>
    <w:rsid w:val="0025494D"/>
    <w:rsid w:val="00254C35"/>
    <w:rsid w:val="002552A8"/>
    <w:rsid w:val="0025568D"/>
    <w:rsid w:val="0025670F"/>
    <w:rsid w:val="002567AB"/>
    <w:rsid w:val="0025692E"/>
    <w:rsid w:val="00257939"/>
    <w:rsid w:val="00257A28"/>
    <w:rsid w:val="00257E9D"/>
    <w:rsid w:val="00260EFA"/>
    <w:rsid w:val="002617DB"/>
    <w:rsid w:val="00261D7B"/>
    <w:rsid w:val="00263605"/>
    <w:rsid w:val="00266C40"/>
    <w:rsid w:val="002706E7"/>
    <w:rsid w:val="00271E67"/>
    <w:rsid w:val="002727BA"/>
    <w:rsid w:val="00274EAE"/>
    <w:rsid w:val="002769D7"/>
    <w:rsid w:val="002778BF"/>
    <w:rsid w:val="0028080B"/>
    <w:rsid w:val="00280B81"/>
    <w:rsid w:val="0028331C"/>
    <w:rsid w:val="002847D8"/>
    <w:rsid w:val="00284BFD"/>
    <w:rsid w:val="00285849"/>
    <w:rsid w:val="00285A1E"/>
    <w:rsid w:val="00285BA2"/>
    <w:rsid w:val="0028792C"/>
    <w:rsid w:val="00290914"/>
    <w:rsid w:val="00290DBB"/>
    <w:rsid w:val="0029204E"/>
    <w:rsid w:val="00292ACF"/>
    <w:rsid w:val="00294534"/>
    <w:rsid w:val="002958D5"/>
    <w:rsid w:val="00295A2C"/>
    <w:rsid w:val="00295BE8"/>
    <w:rsid w:val="00296EA2"/>
    <w:rsid w:val="0029724B"/>
    <w:rsid w:val="00297910"/>
    <w:rsid w:val="002A06CB"/>
    <w:rsid w:val="002A13A7"/>
    <w:rsid w:val="002A166D"/>
    <w:rsid w:val="002A1CD8"/>
    <w:rsid w:val="002A1F45"/>
    <w:rsid w:val="002A2048"/>
    <w:rsid w:val="002A3291"/>
    <w:rsid w:val="002A3AF7"/>
    <w:rsid w:val="002A44CF"/>
    <w:rsid w:val="002A47E3"/>
    <w:rsid w:val="002A5028"/>
    <w:rsid w:val="002A60D1"/>
    <w:rsid w:val="002A61CA"/>
    <w:rsid w:val="002A6BFC"/>
    <w:rsid w:val="002A7742"/>
    <w:rsid w:val="002B122F"/>
    <w:rsid w:val="002B1277"/>
    <w:rsid w:val="002B1B68"/>
    <w:rsid w:val="002B2D8C"/>
    <w:rsid w:val="002B4B87"/>
    <w:rsid w:val="002B5D89"/>
    <w:rsid w:val="002C1CE8"/>
    <w:rsid w:val="002C2844"/>
    <w:rsid w:val="002C29B4"/>
    <w:rsid w:val="002C334F"/>
    <w:rsid w:val="002C4CB2"/>
    <w:rsid w:val="002C58DA"/>
    <w:rsid w:val="002C601C"/>
    <w:rsid w:val="002C6D73"/>
    <w:rsid w:val="002C75DA"/>
    <w:rsid w:val="002D0663"/>
    <w:rsid w:val="002D0EF7"/>
    <w:rsid w:val="002D3432"/>
    <w:rsid w:val="002D468B"/>
    <w:rsid w:val="002D5CA7"/>
    <w:rsid w:val="002D68E0"/>
    <w:rsid w:val="002D6B1E"/>
    <w:rsid w:val="002D7EE5"/>
    <w:rsid w:val="002E18A8"/>
    <w:rsid w:val="002E2A01"/>
    <w:rsid w:val="002E2D57"/>
    <w:rsid w:val="002E2FE8"/>
    <w:rsid w:val="002E3921"/>
    <w:rsid w:val="002E4CE9"/>
    <w:rsid w:val="002E51B7"/>
    <w:rsid w:val="002E60EB"/>
    <w:rsid w:val="002E6479"/>
    <w:rsid w:val="002E7E00"/>
    <w:rsid w:val="002F1E99"/>
    <w:rsid w:val="002F3539"/>
    <w:rsid w:val="002F38B3"/>
    <w:rsid w:val="002F409B"/>
    <w:rsid w:val="002F48D8"/>
    <w:rsid w:val="002F796F"/>
    <w:rsid w:val="00301C9B"/>
    <w:rsid w:val="00303C68"/>
    <w:rsid w:val="00304044"/>
    <w:rsid w:val="00304458"/>
    <w:rsid w:val="00305886"/>
    <w:rsid w:val="0030751E"/>
    <w:rsid w:val="003109F4"/>
    <w:rsid w:val="00310CC8"/>
    <w:rsid w:val="00311368"/>
    <w:rsid w:val="00312DCC"/>
    <w:rsid w:val="00313313"/>
    <w:rsid w:val="0031495D"/>
    <w:rsid w:val="00315719"/>
    <w:rsid w:val="003157C2"/>
    <w:rsid w:val="00315F8B"/>
    <w:rsid w:val="00316628"/>
    <w:rsid w:val="00316982"/>
    <w:rsid w:val="00317967"/>
    <w:rsid w:val="00320B1A"/>
    <w:rsid w:val="00320EF4"/>
    <w:rsid w:val="00321901"/>
    <w:rsid w:val="00321C83"/>
    <w:rsid w:val="003225B4"/>
    <w:rsid w:val="00324B71"/>
    <w:rsid w:val="00325E70"/>
    <w:rsid w:val="0032716C"/>
    <w:rsid w:val="00331479"/>
    <w:rsid w:val="00331BD5"/>
    <w:rsid w:val="00331D1E"/>
    <w:rsid w:val="00332A52"/>
    <w:rsid w:val="003339CE"/>
    <w:rsid w:val="00337C5C"/>
    <w:rsid w:val="00341ACD"/>
    <w:rsid w:val="00341E92"/>
    <w:rsid w:val="00341F6C"/>
    <w:rsid w:val="00342F69"/>
    <w:rsid w:val="00345168"/>
    <w:rsid w:val="00345ACB"/>
    <w:rsid w:val="00345C70"/>
    <w:rsid w:val="00346126"/>
    <w:rsid w:val="0034620C"/>
    <w:rsid w:val="003462C5"/>
    <w:rsid w:val="003465A7"/>
    <w:rsid w:val="0034685D"/>
    <w:rsid w:val="00346906"/>
    <w:rsid w:val="003478C1"/>
    <w:rsid w:val="00347CF4"/>
    <w:rsid w:val="0035144D"/>
    <w:rsid w:val="00352518"/>
    <w:rsid w:val="00352F8C"/>
    <w:rsid w:val="00353866"/>
    <w:rsid w:val="00354195"/>
    <w:rsid w:val="003542D1"/>
    <w:rsid w:val="003552ED"/>
    <w:rsid w:val="00356DC3"/>
    <w:rsid w:val="003573AC"/>
    <w:rsid w:val="003577B9"/>
    <w:rsid w:val="003579E9"/>
    <w:rsid w:val="00357E04"/>
    <w:rsid w:val="00360F4C"/>
    <w:rsid w:val="00362F3B"/>
    <w:rsid w:val="003635E6"/>
    <w:rsid w:val="00364743"/>
    <w:rsid w:val="003665C4"/>
    <w:rsid w:val="00366735"/>
    <w:rsid w:val="00366AFB"/>
    <w:rsid w:val="00366D5D"/>
    <w:rsid w:val="00367836"/>
    <w:rsid w:val="003679A2"/>
    <w:rsid w:val="00370161"/>
    <w:rsid w:val="00371963"/>
    <w:rsid w:val="00373DB0"/>
    <w:rsid w:val="00373EA7"/>
    <w:rsid w:val="00374DE9"/>
    <w:rsid w:val="00375B45"/>
    <w:rsid w:val="00377181"/>
    <w:rsid w:val="003777CE"/>
    <w:rsid w:val="00377A20"/>
    <w:rsid w:val="00377C30"/>
    <w:rsid w:val="00377C59"/>
    <w:rsid w:val="003810C5"/>
    <w:rsid w:val="0038151C"/>
    <w:rsid w:val="00381BFF"/>
    <w:rsid w:val="003824C9"/>
    <w:rsid w:val="00383071"/>
    <w:rsid w:val="003835F6"/>
    <w:rsid w:val="003839EB"/>
    <w:rsid w:val="00383AD5"/>
    <w:rsid w:val="00383EBD"/>
    <w:rsid w:val="0038417D"/>
    <w:rsid w:val="00384585"/>
    <w:rsid w:val="003857AE"/>
    <w:rsid w:val="00386ABB"/>
    <w:rsid w:val="0038746B"/>
    <w:rsid w:val="00391254"/>
    <w:rsid w:val="003914F4"/>
    <w:rsid w:val="00392E22"/>
    <w:rsid w:val="003935A9"/>
    <w:rsid w:val="0039439E"/>
    <w:rsid w:val="00394677"/>
    <w:rsid w:val="00394D0C"/>
    <w:rsid w:val="00394F70"/>
    <w:rsid w:val="00395ADC"/>
    <w:rsid w:val="00395D22"/>
    <w:rsid w:val="00396F4A"/>
    <w:rsid w:val="003976A3"/>
    <w:rsid w:val="00397FCE"/>
    <w:rsid w:val="003A0CCD"/>
    <w:rsid w:val="003A1489"/>
    <w:rsid w:val="003A3026"/>
    <w:rsid w:val="003A4446"/>
    <w:rsid w:val="003A49DF"/>
    <w:rsid w:val="003A519A"/>
    <w:rsid w:val="003A52B6"/>
    <w:rsid w:val="003A55E7"/>
    <w:rsid w:val="003A5651"/>
    <w:rsid w:val="003A6281"/>
    <w:rsid w:val="003A683B"/>
    <w:rsid w:val="003A6DD9"/>
    <w:rsid w:val="003A7EFB"/>
    <w:rsid w:val="003B015E"/>
    <w:rsid w:val="003B08E4"/>
    <w:rsid w:val="003B18D1"/>
    <w:rsid w:val="003B455B"/>
    <w:rsid w:val="003B4C98"/>
    <w:rsid w:val="003B4F44"/>
    <w:rsid w:val="003B5302"/>
    <w:rsid w:val="003B7260"/>
    <w:rsid w:val="003C09F3"/>
    <w:rsid w:val="003C0A2A"/>
    <w:rsid w:val="003C0AC7"/>
    <w:rsid w:val="003C0DF2"/>
    <w:rsid w:val="003C104F"/>
    <w:rsid w:val="003C1DED"/>
    <w:rsid w:val="003C23DC"/>
    <w:rsid w:val="003C25ED"/>
    <w:rsid w:val="003C29C3"/>
    <w:rsid w:val="003C39EB"/>
    <w:rsid w:val="003C488A"/>
    <w:rsid w:val="003C4F41"/>
    <w:rsid w:val="003C5DB3"/>
    <w:rsid w:val="003C7E12"/>
    <w:rsid w:val="003D06E6"/>
    <w:rsid w:val="003D13C7"/>
    <w:rsid w:val="003D1B4C"/>
    <w:rsid w:val="003D213B"/>
    <w:rsid w:val="003D217A"/>
    <w:rsid w:val="003D2BE0"/>
    <w:rsid w:val="003D367D"/>
    <w:rsid w:val="003D3763"/>
    <w:rsid w:val="003D46E3"/>
    <w:rsid w:val="003D5117"/>
    <w:rsid w:val="003D52FA"/>
    <w:rsid w:val="003D59DA"/>
    <w:rsid w:val="003D5E9F"/>
    <w:rsid w:val="003D65C8"/>
    <w:rsid w:val="003D68A9"/>
    <w:rsid w:val="003E22C7"/>
    <w:rsid w:val="003E3491"/>
    <w:rsid w:val="003F0787"/>
    <w:rsid w:val="003F2910"/>
    <w:rsid w:val="003F5369"/>
    <w:rsid w:val="003F659F"/>
    <w:rsid w:val="003F6882"/>
    <w:rsid w:val="003F73B3"/>
    <w:rsid w:val="003F747C"/>
    <w:rsid w:val="003F79E9"/>
    <w:rsid w:val="00400186"/>
    <w:rsid w:val="00401B41"/>
    <w:rsid w:val="0040294A"/>
    <w:rsid w:val="00403743"/>
    <w:rsid w:val="00403C45"/>
    <w:rsid w:val="004046A5"/>
    <w:rsid w:val="00407BEA"/>
    <w:rsid w:val="004109C7"/>
    <w:rsid w:val="004140E1"/>
    <w:rsid w:val="00415BF9"/>
    <w:rsid w:val="00420A1F"/>
    <w:rsid w:val="0042150A"/>
    <w:rsid w:val="00423AC5"/>
    <w:rsid w:val="004243A2"/>
    <w:rsid w:val="00425929"/>
    <w:rsid w:val="004279D5"/>
    <w:rsid w:val="00430CD1"/>
    <w:rsid w:val="00430E71"/>
    <w:rsid w:val="004310AF"/>
    <w:rsid w:val="0043126B"/>
    <w:rsid w:val="0043143D"/>
    <w:rsid w:val="00431C7D"/>
    <w:rsid w:val="00433AC3"/>
    <w:rsid w:val="004341F8"/>
    <w:rsid w:val="004347B0"/>
    <w:rsid w:val="00434D4B"/>
    <w:rsid w:val="00434F1A"/>
    <w:rsid w:val="0043554E"/>
    <w:rsid w:val="00436D9B"/>
    <w:rsid w:val="00437B5C"/>
    <w:rsid w:val="004409D1"/>
    <w:rsid w:val="004418A7"/>
    <w:rsid w:val="00441CE3"/>
    <w:rsid w:val="00442163"/>
    <w:rsid w:val="004422E0"/>
    <w:rsid w:val="00442F0C"/>
    <w:rsid w:val="004443C5"/>
    <w:rsid w:val="00444A56"/>
    <w:rsid w:val="00445167"/>
    <w:rsid w:val="00445531"/>
    <w:rsid w:val="00445924"/>
    <w:rsid w:val="00445A35"/>
    <w:rsid w:val="00450E01"/>
    <w:rsid w:val="0045211B"/>
    <w:rsid w:val="00452815"/>
    <w:rsid w:val="0045343B"/>
    <w:rsid w:val="00454003"/>
    <w:rsid w:val="00455B3F"/>
    <w:rsid w:val="00456473"/>
    <w:rsid w:val="00461FE0"/>
    <w:rsid w:val="0046388E"/>
    <w:rsid w:val="0046412D"/>
    <w:rsid w:val="004647A0"/>
    <w:rsid w:val="00464A73"/>
    <w:rsid w:val="00466063"/>
    <w:rsid w:val="004661BD"/>
    <w:rsid w:val="004662FA"/>
    <w:rsid w:val="00466829"/>
    <w:rsid w:val="0047085F"/>
    <w:rsid w:val="004708E5"/>
    <w:rsid w:val="0047174C"/>
    <w:rsid w:val="00471977"/>
    <w:rsid w:val="004729D3"/>
    <w:rsid w:val="00472B33"/>
    <w:rsid w:val="00472EBC"/>
    <w:rsid w:val="004732E0"/>
    <w:rsid w:val="00474199"/>
    <w:rsid w:val="004747CA"/>
    <w:rsid w:val="004750BA"/>
    <w:rsid w:val="00475513"/>
    <w:rsid w:val="00475871"/>
    <w:rsid w:val="0047656F"/>
    <w:rsid w:val="00476A3D"/>
    <w:rsid w:val="0047759E"/>
    <w:rsid w:val="00480E64"/>
    <w:rsid w:val="00481A0E"/>
    <w:rsid w:val="00481B9C"/>
    <w:rsid w:val="004821DE"/>
    <w:rsid w:val="00482971"/>
    <w:rsid w:val="004831F9"/>
    <w:rsid w:val="00483220"/>
    <w:rsid w:val="00483541"/>
    <w:rsid w:val="00485A62"/>
    <w:rsid w:val="00485B19"/>
    <w:rsid w:val="00485E94"/>
    <w:rsid w:val="0048613B"/>
    <w:rsid w:val="004868E4"/>
    <w:rsid w:val="0048772B"/>
    <w:rsid w:val="00490673"/>
    <w:rsid w:val="00490B8B"/>
    <w:rsid w:val="00491DBD"/>
    <w:rsid w:val="00492511"/>
    <w:rsid w:val="0049310A"/>
    <w:rsid w:val="0049340B"/>
    <w:rsid w:val="00493CCC"/>
    <w:rsid w:val="00495796"/>
    <w:rsid w:val="00495F64"/>
    <w:rsid w:val="00497F42"/>
    <w:rsid w:val="004A093C"/>
    <w:rsid w:val="004A0B42"/>
    <w:rsid w:val="004A1120"/>
    <w:rsid w:val="004A1171"/>
    <w:rsid w:val="004A1F67"/>
    <w:rsid w:val="004A2934"/>
    <w:rsid w:val="004A2F07"/>
    <w:rsid w:val="004A4038"/>
    <w:rsid w:val="004A4218"/>
    <w:rsid w:val="004A49D6"/>
    <w:rsid w:val="004A4F98"/>
    <w:rsid w:val="004A504A"/>
    <w:rsid w:val="004A5E94"/>
    <w:rsid w:val="004A6065"/>
    <w:rsid w:val="004A6D63"/>
    <w:rsid w:val="004B2507"/>
    <w:rsid w:val="004B2E2C"/>
    <w:rsid w:val="004B385C"/>
    <w:rsid w:val="004B40BE"/>
    <w:rsid w:val="004B41DF"/>
    <w:rsid w:val="004B57AB"/>
    <w:rsid w:val="004B59A3"/>
    <w:rsid w:val="004B6195"/>
    <w:rsid w:val="004B61D7"/>
    <w:rsid w:val="004B6857"/>
    <w:rsid w:val="004C1A3A"/>
    <w:rsid w:val="004C21D6"/>
    <w:rsid w:val="004C22AA"/>
    <w:rsid w:val="004C3FE3"/>
    <w:rsid w:val="004C5A20"/>
    <w:rsid w:val="004C6065"/>
    <w:rsid w:val="004C6E35"/>
    <w:rsid w:val="004C706B"/>
    <w:rsid w:val="004C7E8C"/>
    <w:rsid w:val="004D05BC"/>
    <w:rsid w:val="004D09BD"/>
    <w:rsid w:val="004D3671"/>
    <w:rsid w:val="004D4D77"/>
    <w:rsid w:val="004D680F"/>
    <w:rsid w:val="004E2693"/>
    <w:rsid w:val="004E2C7F"/>
    <w:rsid w:val="004E38E2"/>
    <w:rsid w:val="004E3D8C"/>
    <w:rsid w:val="004E4C6B"/>
    <w:rsid w:val="004E5061"/>
    <w:rsid w:val="004E59C4"/>
    <w:rsid w:val="004E6FB5"/>
    <w:rsid w:val="004E71EA"/>
    <w:rsid w:val="004F1E61"/>
    <w:rsid w:val="004F2438"/>
    <w:rsid w:val="004F3117"/>
    <w:rsid w:val="004F3403"/>
    <w:rsid w:val="004F4B47"/>
    <w:rsid w:val="004F6DA4"/>
    <w:rsid w:val="004F722E"/>
    <w:rsid w:val="00500D80"/>
    <w:rsid w:val="0050194D"/>
    <w:rsid w:val="00503115"/>
    <w:rsid w:val="00503D55"/>
    <w:rsid w:val="005056E4"/>
    <w:rsid w:val="0050611F"/>
    <w:rsid w:val="00506725"/>
    <w:rsid w:val="005076BC"/>
    <w:rsid w:val="00507FD4"/>
    <w:rsid w:val="0051042A"/>
    <w:rsid w:val="00510F90"/>
    <w:rsid w:val="00512970"/>
    <w:rsid w:val="00513B5D"/>
    <w:rsid w:val="00515212"/>
    <w:rsid w:val="00515A57"/>
    <w:rsid w:val="00515CFA"/>
    <w:rsid w:val="005168C1"/>
    <w:rsid w:val="00517223"/>
    <w:rsid w:val="0052043C"/>
    <w:rsid w:val="005211EF"/>
    <w:rsid w:val="00521444"/>
    <w:rsid w:val="00521ECA"/>
    <w:rsid w:val="00523562"/>
    <w:rsid w:val="00523C35"/>
    <w:rsid w:val="005263AC"/>
    <w:rsid w:val="005271FF"/>
    <w:rsid w:val="0052788A"/>
    <w:rsid w:val="005318E6"/>
    <w:rsid w:val="00532FED"/>
    <w:rsid w:val="005359A8"/>
    <w:rsid w:val="00535D60"/>
    <w:rsid w:val="0053722A"/>
    <w:rsid w:val="005401D8"/>
    <w:rsid w:val="00540FCE"/>
    <w:rsid w:val="00541FCF"/>
    <w:rsid w:val="0054236F"/>
    <w:rsid w:val="005430CC"/>
    <w:rsid w:val="005440D6"/>
    <w:rsid w:val="00544C5C"/>
    <w:rsid w:val="00545EAE"/>
    <w:rsid w:val="005472FF"/>
    <w:rsid w:val="00547585"/>
    <w:rsid w:val="005505DF"/>
    <w:rsid w:val="00550DE3"/>
    <w:rsid w:val="00550FA9"/>
    <w:rsid w:val="00551398"/>
    <w:rsid w:val="00553AC1"/>
    <w:rsid w:val="00554C79"/>
    <w:rsid w:val="00555C3C"/>
    <w:rsid w:val="0055639E"/>
    <w:rsid w:val="00557616"/>
    <w:rsid w:val="00557902"/>
    <w:rsid w:val="005579D3"/>
    <w:rsid w:val="005635BD"/>
    <w:rsid w:val="00563B95"/>
    <w:rsid w:val="00563E56"/>
    <w:rsid w:val="005642A0"/>
    <w:rsid w:val="00564CEC"/>
    <w:rsid w:val="005662DB"/>
    <w:rsid w:val="00566E5A"/>
    <w:rsid w:val="005705EC"/>
    <w:rsid w:val="0057130B"/>
    <w:rsid w:val="00573125"/>
    <w:rsid w:val="00573146"/>
    <w:rsid w:val="0057372D"/>
    <w:rsid w:val="00574311"/>
    <w:rsid w:val="00576421"/>
    <w:rsid w:val="0057686E"/>
    <w:rsid w:val="00577300"/>
    <w:rsid w:val="005776FB"/>
    <w:rsid w:val="00582128"/>
    <w:rsid w:val="005832D1"/>
    <w:rsid w:val="005832FA"/>
    <w:rsid w:val="0058338D"/>
    <w:rsid w:val="00583B7B"/>
    <w:rsid w:val="005847FE"/>
    <w:rsid w:val="00584CAE"/>
    <w:rsid w:val="005855E0"/>
    <w:rsid w:val="005864CD"/>
    <w:rsid w:val="005868E1"/>
    <w:rsid w:val="0059078B"/>
    <w:rsid w:val="00591737"/>
    <w:rsid w:val="005922DF"/>
    <w:rsid w:val="00593D02"/>
    <w:rsid w:val="00593D87"/>
    <w:rsid w:val="00594A15"/>
    <w:rsid w:val="005957B5"/>
    <w:rsid w:val="00597EB1"/>
    <w:rsid w:val="005A090C"/>
    <w:rsid w:val="005A290C"/>
    <w:rsid w:val="005A3293"/>
    <w:rsid w:val="005A44F2"/>
    <w:rsid w:val="005A4C51"/>
    <w:rsid w:val="005A4F48"/>
    <w:rsid w:val="005A5456"/>
    <w:rsid w:val="005A64C0"/>
    <w:rsid w:val="005A71B9"/>
    <w:rsid w:val="005B0264"/>
    <w:rsid w:val="005B2319"/>
    <w:rsid w:val="005B393D"/>
    <w:rsid w:val="005B4B83"/>
    <w:rsid w:val="005B6400"/>
    <w:rsid w:val="005B7A1E"/>
    <w:rsid w:val="005B7A8F"/>
    <w:rsid w:val="005B7F24"/>
    <w:rsid w:val="005C1468"/>
    <w:rsid w:val="005C24C6"/>
    <w:rsid w:val="005C4FF9"/>
    <w:rsid w:val="005C6306"/>
    <w:rsid w:val="005C6574"/>
    <w:rsid w:val="005C6B95"/>
    <w:rsid w:val="005C6E1D"/>
    <w:rsid w:val="005D0F6C"/>
    <w:rsid w:val="005D1E11"/>
    <w:rsid w:val="005D2A2E"/>
    <w:rsid w:val="005D532E"/>
    <w:rsid w:val="005D69C5"/>
    <w:rsid w:val="005D6ECA"/>
    <w:rsid w:val="005D6F82"/>
    <w:rsid w:val="005E0545"/>
    <w:rsid w:val="005E3844"/>
    <w:rsid w:val="005E4064"/>
    <w:rsid w:val="005E4B47"/>
    <w:rsid w:val="005E559E"/>
    <w:rsid w:val="005E5806"/>
    <w:rsid w:val="005E672C"/>
    <w:rsid w:val="005F0BE0"/>
    <w:rsid w:val="005F143F"/>
    <w:rsid w:val="005F2793"/>
    <w:rsid w:val="005F2CFC"/>
    <w:rsid w:val="005F357D"/>
    <w:rsid w:val="005F4158"/>
    <w:rsid w:val="005F519F"/>
    <w:rsid w:val="005F554E"/>
    <w:rsid w:val="005F5940"/>
    <w:rsid w:val="005F6035"/>
    <w:rsid w:val="006001DE"/>
    <w:rsid w:val="006004A7"/>
    <w:rsid w:val="0060102B"/>
    <w:rsid w:val="0060262B"/>
    <w:rsid w:val="00602DF2"/>
    <w:rsid w:val="006056F4"/>
    <w:rsid w:val="00605862"/>
    <w:rsid w:val="00606F61"/>
    <w:rsid w:val="00610542"/>
    <w:rsid w:val="006118AF"/>
    <w:rsid w:val="00611C62"/>
    <w:rsid w:val="00613527"/>
    <w:rsid w:val="00614049"/>
    <w:rsid w:val="00614491"/>
    <w:rsid w:val="00615D76"/>
    <w:rsid w:val="006168FF"/>
    <w:rsid w:val="00621EBD"/>
    <w:rsid w:val="006221C8"/>
    <w:rsid w:val="0062291F"/>
    <w:rsid w:val="0062292E"/>
    <w:rsid w:val="00624D95"/>
    <w:rsid w:val="00631BCB"/>
    <w:rsid w:val="006328C1"/>
    <w:rsid w:val="00632EA2"/>
    <w:rsid w:val="0063351F"/>
    <w:rsid w:val="00633978"/>
    <w:rsid w:val="0064010B"/>
    <w:rsid w:val="006403E5"/>
    <w:rsid w:val="00640609"/>
    <w:rsid w:val="00640EE6"/>
    <w:rsid w:val="00641348"/>
    <w:rsid w:val="00641507"/>
    <w:rsid w:val="00641877"/>
    <w:rsid w:val="00642108"/>
    <w:rsid w:val="00642CB5"/>
    <w:rsid w:val="0064398F"/>
    <w:rsid w:val="00646965"/>
    <w:rsid w:val="00647262"/>
    <w:rsid w:val="00647767"/>
    <w:rsid w:val="00647C98"/>
    <w:rsid w:val="00650D77"/>
    <w:rsid w:val="00650FD8"/>
    <w:rsid w:val="00651839"/>
    <w:rsid w:val="0065355E"/>
    <w:rsid w:val="00653DA7"/>
    <w:rsid w:val="006546EA"/>
    <w:rsid w:val="0065490E"/>
    <w:rsid w:val="00655637"/>
    <w:rsid w:val="006576A2"/>
    <w:rsid w:val="00662B16"/>
    <w:rsid w:val="00662C97"/>
    <w:rsid w:val="00662EF1"/>
    <w:rsid w:val="00662FC2"/>
    <w:rsid w:val="00663D7F"/>
    <w:rsid w:val="006666CF"/>
    <w:rsid w:val="006700A1"/>
    <w:rsid w:val="0067088B"/>
    <w:rsid w:val="00670E50"/>
    <w:rsid w:val="006712B3"/>
    <w:rsid w:val="006718A6"/>
    <w:rsid w:val="00671ABB"/>
    <w:rsid w:val="006731E4"/>
    <w:rsid w:val="0067412C"/>
    <w:rsid w:val="006743D4"/>
    <w:rsid w:val="006751BA"/>
    <w:rsid w:val="00675FAB"/>
    <w:rsid w:val="006778DD"/>
    <w:rsid w:val="0068293D"/>
    <w:rsid w:val="00682FD4"/>
    <w:rsid w:val="00683DC6"/>
    <w:rsid w:val="00684C35"/>
    <w:rsid w:val="006856A6"/>
    <w:rsid w:val="006856CA"/>
    <w:rsid w:val="006870A7"/>
    <w:rsid w:val="00690D01"/>
    <w:rsid w:val="00692B0D"/>
    <w:rsid w:val="006931D7"/>
    <w:rsid w:val="00693AF5"/>
    <w:rsid w:val="00694BC3"/>
    <w:rsid w:val="00695339"/>
    <w:rsid w:val="00695A58"/>
    <w:rsid w:val="00695FE1"/>
    <w:rsid w:val="00696360"/>
    <w:rsid w:val="006A1933"/>
    <w:rsid w:val="006A1D8C"/>
    <w:rsid w:val="006A37CD"/>
    <w:rsid w:val="006A3B08"/>
    <w:rsid w:val="006A3DFF"/>
    <w:rsid w:val="006A53DB"/>
    <w:rsid w:val="006A5526"/>
    <w:rsid w:val="006A5603"/>
    <w:rsid w:val="006A6AC7"/>
    <w:rsid w:val="006A7013"/>
    <w:rsid w:val="006A7043"/>
    <w:rsid w:val="006A7112"/>
    <w:rsid w:val="006B093C"/>
    <w:rsid w:val="006B15BE"/>
    <w:rsid w:val="006B211D"/>
    <w:rsid w:val="006B2D8B"/>
    <w:rsid w:val="006B4245"/>
    <w:rsid w:val="006B65DC"/>
    <w:rsid w:val="006B72D2"/>
    <w:rsid w:val="006B7AB8"/>
    <w:rsid w:val="006C0712"/>
    <w:rsid w:val="006C0DAB"/>
    <w:rsid w:val="006C14E8"/>
    <w:rsid w:val="006C1EDA"/>
    <w:rsid w:val="006C7089"/>
    <w:rsid w:val="006C78AF"/>
    <w:rsid w:val="006D154C"/>
    <w:rsid w:val="006D18A4"/>
    <w:rsid w:val="006D2023"/>
    <w:rsid w:val="006D2CF3"/>
    <w:rsid w:val="006D2EB9"/>
    <w:rsid w:val="006D3223"/>
    <w:rsid w:val="006D4357"/>
    <w:rsid w:val="006D4EB0"/>
    <w:rsid w:val="006D5145"/>
    <w:rsid w:val="006D5C42"/>
    <w:rsid w:val="006D70DD"/>
    <w:rsid w:val="006D723F"/>
    <w:rsid w:val="006D76C7"/>
    <w:rsid w:val="006E06FC"/>
    <w:rsid w:val="006E0983"/>
    <w:rsid w:val="006E0A5A"/>
    <w:rsid w:val="006E1D71"/>
    <w:rsid w:val="006E21D7"/>
    <w:rsid w:val="006E2334"/>
    <w:rsid w:val="006E2357"/>
    <w:rsid w:val="006E2F39"/>
    <w:rsid w:val="006E6217"/>
    <w:rsid w:val="006E6A3E"/>
    <w:rsid w:val="006E73F0"/>
    <w:rsid w:val="006E7F87"/>
    <w:rsid w:val="006F0A9C"/>
    <w:rsid w:val="006F0EC1"/>
    <w:rsid w:val="006F1BB4"/>
    <w:rsid w:val="006F31C6"/>
    <w:rsid w:val="006F3346"/>
    <w:rsid w:val="006F42DC"/>
    <w:rsid w:val="006F50BA"/>
    <w:rsid w:val="007004D4"/>
    <w:rsid w:val="00702587"/>
    <w:rsid w:val="00702F29"/>
    <w:rsid w:val="00703D55"/>
    <w:rsid w:val="00704133"/>
    <w:rsid w:val="00705002"/>
    <w:rsid w:val="007060DE"/>
    <w:rsid w:val="007073E4"/>
    <w:rsid w:val="007115C5"/>
    <w:rsid w:val="00711D91"/>
    <w:rsid w:val="00712323"/>
    <w:rsid w:val="00713BC5"/>
    <w:rsid w:val="00715D92"/>
    <w:rsid w:val="00715DB0"/>
    <w:rsid w:val="00716B22"/>
    <w:rsid w:val="00721070"/>
    <w:rsid w:val="00721D76"/>
    <w:rsid w:val="007235B4"/>
    <w:rsid w:val="00723D3E"/>
    <w:rsid w:val="0072495A"/>
    <w:rsid w:val="00724AB9"/>
    <w:rsid w:val="00724C53"/>
    <w:rsid w:val="00725869"/>
    <w:rsid w:val="0072633D"/>
    <w:rsid w:val="00726EB8"/>
    <w:rsid w:val="007273A4"/>
    <w:rsid w:val="00727B57"/>
    <w:rsid w:val="007315DB"/>
    <w:rsid w:val="007320DF"/>
    <w:rsid w:val="00732DCF"/>
    <w:rsid w:val="00732ED0"/>
    <w:rsid w:val="00733262"/>
    <w:rsid w:val="007336DD"/>
    <w:rsid w:val="00735143"/>
    <w:rsid w:val="007371C7"/>
    <w:rsid w:val="0073767D"/>
    <w:rsid w:val="00737D63"/>
    <w:rsid w:val="0074045F"/>
    <w:rsid w:val="0074066B"/>
    <w:rsid w:val="00740A53"/>
    <w:rsid w:val="00741BA8"/>
    <w:rsid w:val="00741F18"/>
    <w:rsid w:val="00743661"/>
    <w:rsid w:val="00743D93"/>
    <w:rsid w:val="00744856"/>
    <w:rsid w:val="00745841"/>
    <w:rsid w:val="007477CD"/>
    <w:rsid w:val="0075284F"/>
    <w:rsid w:val="00752E58"/>
    <w:rsid w:val="00753325"/>
    <w:rsid w:val="00753D85"/>
    <w:rsid w:val="007553D3"/>
    <w:rsid w:val="00760369"/>
    <w:rsid w:val="00761FD4"/>
    <w:rsid w:val="0076205D"/>
    <w:rsid w:val="007625A1"/>
    <w:rsid w:val="0076341C"/>
    <w:rsid w:val="007656A6"/>
    <w:rsid w:val="007658F8"/>
    <w:rsid w:val="00767FCF"/>
    <w:rsid w:val="00771BA2"/>
    <w:rsid w:val="00771CEA"/>
    <w:rsid w:val="0077367E"/>
    <w:rsid w:val="00774C71"/>
    <w:rsid w:val="007758A3"/>
    <w:rsid w:val="007776FC"/>
    <w:rsid w:val="007802BB"/>
    <w:rsid w:val="007804A1"/>
    <w:rsid w:val="00781654"/>
    <w:rsid w:val="007821E5"/>
    <w:rsid w:val="007841F8"/>
    <w:rsid w:val="00784CB6"/>
    <w:rsid w:val="00785A01"/>
    <w:rsid w:val="0078600A"/>
    <w:rsid w:val="00786289"/>
    <w:rsid w:val="0078758F"/>
    <w:rsid w:val="00787A10"/>
    <w:rsid w:val="00790350"/>
    <w:rsid w:val="00790A49"/>
    <w:rsid w:val="00792505"/>
    <w:rsid w:val="00794061"/>
    <w:rsid w:val="00794241"/>
    <w:rsid w:val="007944C2"/>
    <w:rsid w:val="0079485D"/>
    <w:rsid w:val="00794C0C"/>
    <w:rsid w:val="00795296"/>
    <w:rsid w:val="007A250B"/>
    <w:rsid w:val="007A262C"/>
    <w:rsid w:val="007A2796"/>
    <w:rsid w:val="007A5066"/>
    <w:rsid w:val="007A5EAA"/>
    <w:rsid w:val="007A64B4"/>
    <w:rsid w:val="007A7D0B"/>
    <w:rsid w:val="007B3B88"/>
    <w:rsid w:val="007B410A"/>
    <w:rsid w:val="007B5187"/>
    <w:rsid w:val="007B6185"/>
    <w:rsid w:val="007B6CAF"/>
    <w:rsid w:val="007B6F63"/>
    <w:rsid w:val="007B735D"/>
    <w:rsid w:val="007C00F5"/>
    <w:rsid w:val="007C01BF"/>
    <w:rsid w:val="007C0972"/>
    <w:rsid w:val="007C100C"/>
    <w:rsid w:val="007C1886"/>
    <w:rsid w:val="007C1CBD"/>
    <w:rsid w:val="007C2952"/>
    <w:rsid w:val="007C2E3C"/>
    <w:rsid w:val="007C490C"/>
    <w:rsid w:val="007C4E49"/>
    <w:rsid w:val="007C52B7"/>
    <w:rsid w:val="007C549B"/>
    <w:rsid w:val="007C5689"/>
    <w:rsid w:val="007C7C91"/>
    <w:rsid w:val="007C7FC5"/>
    <w:rsid w:val="007D0D5A"/>
    <w:rsid w:val="007D1E5F"/>
    <w:rsid w:val="007D20CC"/>
    <w:rsid w:val="007D25E8"/>
    <w:rsid w:val="007D27C9"/>
    <w:rsid w:val="007D31E4"/>
    <w:rsid w:val="007D46BC"/>
    <w:rsid w:val="007D4DEB"/>
    <w:rsid w:val="007D54C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F2BE4"/>
    <w:rsid w:val="007F48B3"/>
    <w:rsid w:val="007F4B49"/>
    <w:rsid w:val="007F58E0"/>
    <w:rsid w:val="007F65F8"/>
    <w:rsid w:val="007F6CB3"/>
    <w:rsid w:val="007F717F"/>
    <w:rsid w:val="007F74FF"/>
    <w:rsid w:val="008006D1"/>
    <w:rsid w:val="008006F6"/>
    <w:rsid w:val="00801B4D"/>
    <w:rsid w:val="00801E19"/>
    <w:rsid w:val="00802DAC"/>
    <w:rsid w:val="00802E11"/>
    <w:rsid w:val="0080314D"/>
    <w:rsid w:val="00804514"/>
    <w:rsid w:val="00805BE2"/>
    <w:rsid w:val="00806B3E"/>
    <w:rsid w:val="00811C8E"/>
    <w:rsid w:val="00813DBC"/>
    <w:rsid w:val="0081494F"/>
    <w:rsid w:val="00815B1F"/>
    <w:rsid w:val="00815B8E"/>
    <w:rsid w:val="00817461"/>
    <w:rsid w:val="008177E3"/>
    <w:rsid w:val="00817E02"/>
    <w:rsid w:val="008210C5"/>
    <w:rsid w:val="008217E8"/>
    <w:rsid w:val="0082251C"/>
    <w:rsid w:val="0082351F"/>
    <w:rsid w:val="008238FD"/>
    <w:rsid w:val="00823D8F"/>
    <w:rsid w:val="008247A4"/>
    <w:rsid w:val="00824A3C"/>
    <w:rsid w:val="00824E76"/>
    <w:rsid w:val="00825A90"/>
    <w:rsid w:val="0082609F"/>
    <w:rsid w:val="0082667D"/>
    <w:rsid w:val="00826AEC"/>
    <w:rsid w:val="00827295"/>
    <w:rsid w:val="008303AD"/>
    <w:rsid w:val="00832ABF"/>
    <w:rsid w:val="00833471"/>
    <w:rsid w:val="00834B2D"/>
    <w:rsid w:val="00835138"/>
    <w:rsid w:val="00835623"/>
    <w:rsid w:val="00835ADB"/>
    <w:rsid w:val="00840360"/>
    <w:rsid w:val="008404FC"/>
    <w:rsid w:val="00843319"/>
    <w:rsid w:val="0084769D"/>
    <w:rsid w:val="008477EE"/>
    <w:rsid w:val="00847BA9"/>
    <w:rsid w:val="00850658"/>
    <w:rsid w:val="00850749"/>
    <w:rsid w:val="00850A39"/>
    <w:rsid w:val="00852AE8"/>
    <w:rsid w:val="00852BAC"/>
    <w:rsid w:val="00852EC1"/>
    <w:rsid w:val="0085338E"/>
    <w:rsid w:val="00853955"/>
    <w:rsid w:val="00857A96"/>
    <w:rsid w:val="00857B66"/>
    <w:rsid w:val="00860F29"/>
    <w:rsid w:val="00861630"/>
    <w:rsid w:val="008620D9"/>
    <w:rsid w:val="0086215B"/>
    <w:rsid w:val="0086321E"/>
    <w:rsid w:val="0086387D"/>
    <w:rsid w:val="0086399F"/>
    <w:rsid w:val="00863DCE"/>
    <w:rsid w:val="008641CC"/>
    <w:rsid w:val="00865037"/>
    <w:rsid w:val="008654A2"/>
    <w:rsid w:val="008668C1"/>
    <w:rsid w:val="00866EB1"/>
    <w:rsid w:val="008679F5"/>
    <w:rsid w:val="00870725"/>
    <w:rsid w:val="00870E6D"/>
    <w:rsid w:val="00871081"/>
    <w:rsid w:val="0087115F"/>
    <w:rsid w:val="00871731"/>
    <w:rsid w:val="0087373F"/>
    <w:rsid w:val="008742FC"/>
    <w:rsid w:val="0087509E"/>
    <w:rsid w:val="00876F27"/>
    <w:rsid w:val="00881029"/>
    <w:rsid w:val="00881800"/>
    <w:rsid w:val="00881C60"/>
    <w:rsid w:val="00882863"/>
    <w:rsid w:val="00882F5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1AE7"/>
    <w:rsid w:val="00891BF5"/>
    <w:rsid w:val="00892C3E"/>
    <w:rsid w:val="00892D6F"/>
    <w:rsid w:val="00894439"/>
    <w:rsid w:val="00894D5E"/>
    <w:rsid w:val="00895A0F"/>
    <w:rsid w:val="00896226"/>
    <w:rsid w:val="00896788"/>
    <w:rsid w:val="008969B5"/>
    <w:rsid w:val="008973AA"/>
    <w:rsid w:val="00897739"/>
    <w:rsid w:val="008A0652"/>
    <w:rsid w:val="008A0B13"/>
    <w:rsid w:val="008A1F22"/>
    <w:rsid w:val="008A1F48"/>
    <w:rsid w:val="008A2AAB"/>
    <w:rsid w:val="008A30A2"/>
    <w:rsid w:val="008A363A"/>
    <w:rsid w:val="008A3847"/>
    <w:rsid w:val="008A39F5"/>
    <w:rsid w:val="008A5C28"/>
    <w:rsid w:val="008A6330"/>
    <w:rsid w:val="008B0E51"/>
    <w:rsid w:val="008B24CE"/>
    <w:rsid w:val="008B2527"/>
    <w:rsid w:val="008B277E"/>
    <w:rsid w:val="008B2858"/>
    <w:rsid w:val="008B2CC8"/>
    <w:rsid w:val="008B3EEB"/>
    <w:rsid w:val="008B4843"/>
    <w:rsid w:val="008B7338"/>
    <w:rsid w:val="008B7B5A"/>
    <w:rsid w:val="008C0375"/>
    <w:rsid w:val="008C2BA5"/>
    <w:rsid w:val="008C2DBC"/>
    <w:rsid w:val="008C3BBB"/>
    <w:rsid w:val="008C3E9E"/>
    <w:rsid w:val="008C3FB9"/>
    <w:rsid w:val="008C4EAF"/>
    <w:rsid w:val="008C6211"/>
    <w:rsid w:val="008C65DC"/>
    <w:rsid w:val="008D0781"/>
    <w:rsid w:val="008D1B86"/>
    <w:rsid w:val="008D1C43"/>
    <w:rsid w:val="008D4D7B"/>
    <w:rsid w:val="008D5028"/>
    <w:rsid w:val="008D55FC"/>
    <w:rsid w:val="008D56E3"/>
    <w:rsid w:val="008D5BC0"/>
    <w:rsid w:val="008E1882"/>
    <w:rsid w:val="008E19B9"/>
    <w:rsid w:val="008E2522"/>
    <w:rsid w:val="008E2953"/>
    <w:rsid w:val="008E2FC8"/>
    <w:rsid w:val="008E3D3F"/>
    <w:rsid w:val="008E4574"/>
    <w:rsid w:val="008E47DB"/>
    <w:rsid w:val="008E5489"/>
    <w:rsid w:val="008E5A7C"/>
    <w:rsid w:val="008E7B1D"/>
    <w:rsid w:val="008F09D9"/>
    <w:rsid w:val="008F0CB3"/>
    <w:rsid w:val="008F1713"/>
    <w:rsid w:val="008F40F7"/>
    <w:rsid w:val="008F44E8"/>
    <w:rsid w:val="008F4E03"/>
    <w:rsid w:val="008F5885"/>
    <w:rsid w:val="008F6F5B"/>
    <w:rsid w:val="008F7CED"/>
    <w:rsid w:val="00900F9D"/>
    <w:rsid w:val="0090201F"/>
    <w:rsid w:val="00902E92"/>
    <w:rsid w:val="0090314F"/>
    <w:rsid w:val="009040F4"/>
    <w:rsid w:val="00905EB2"/>
    <w:rsid w:val="0090798C"/>
    <w:rsid w:val="00907BC9"/>
    <w:rsid w:val="00907F86"/>
    <w:rsid w:val="00910781"/>
    <w:rsid w:val="00910D4D"/>
    <w:rsid w:val="0091118F"/>
    <w:rsid w:val="009117E6"/>
    <w:rsid w:val="00912295"/>
    <w:rsid w:val="009130A1"/>
    <w:rsid w:val="0091496F"/>
    <w:rsid w:val="00916014"/>
    <w:rsid w:val="00916AED"/>
    <w:rsid w:val="00916DB6"/>
    <w:rsid w:val="009203CB"/>
    <w:rsid w:val="00920F36"/>
    <w:rsid w:val="00921056"/>
    <w:rsid w:val="009216BA"/>
    <w:rsid w:val="00923962"/>
    <w:rsid w:val="00923AAF"/>
    <w:rsid w:val="00923FD9"/>
    <w:rsid w:val="00924146"/>
    <w:rsid w:val="00924324"/>
    <w:rsid w:val="009243B8"/>
    <w:rsid w:val="009255A5"/>
    <w:rsid w:val="0092620B"/>
    <w:rsid w:val="009262D1"/>
    <w:rsid w:val="00926397"/>
    <w:rsid w:val="00927396"/>
    <w:rsid w:val="009278BA"/>
    <w:rsid w:val="00930361"/>
    <w:rsid w:val="00932551"/>
    <w:rsid w:val="00932816"/>
    <w:rsid w:val="00933113"/>
    <w:rsid w:val="00933B13"/>
    <w:rsid w:val="009351B9"/>
    <w:rsid w:val="009366FA"/>
    <w:rsid w:val="009378E0"/>
    <w:rsid w:val="0094005D"/>
    <w:rsid w:val="00940699"/>
    <w:rsid w:val="009408D1"/>
    <w:rsid w:val="0094555E"/>
    <w:rsid w:val="00946213"/>
    <w:rsid w:val="00947CC9"/>
    <w:rsid w:val="00947DB2"/>
    <w:rsid w:val="00947FE0"/>
    <w:rsid w:val="0095030B"/>
    <w:rsid w:val="009507FF"/>
    <w:rsid w:val="00951C24"/>
    <w:rsid w:val="009524FE"/>
    <w:rsid w:val="0095298F"/>
    <w:rsid w:val="00952C25"/>
    <w:rsid w:val="0095555A"/>
    <w:rsid w:val="00960341"/>
    <w:rsid w:val="00960766"/>
    <w:rsid w:val="00962E9D"/>
    <w:rsid w:val="009631DF"/>
    <w:rsid w:val="00963712"/>
    <w:rsid w:val="00963911"/>
    <w:rsid w:val="009655A8"/>
    <w:rsid w:val="009666C1"/>
    <w:rsid w:val="009675BB"/>
    <w:rsid w:val="009675F2"/>
    <w:rsid w:val="0097142B"/>
    <w:rsid w:val="00971DD1"/>
    <w:rsid w:val="00971E10"/>
    <w:rsid w:val="00972239"/>
    <w:rsid w:val="00973B9D"/>
    <w:rsid w:val="0097460F"/>
    <w:rsid w:val="00975756"/>
    <w:rsid w:val="00975DA7"/>
    <w:rsid w:val="009820EB"/>
    <w:rsid w:val="00982A1D"/>
    <w:rsid w:val="00982BE6"/>
    <w:rsid w:val="00984269"/>
    <w:rsid w:val="00984A45"/>
    <w:rsid w:val="00985D31"/>
    <w:rsid w:val="0098719D"/>
    <w:rsid w:val="00990177"/>
    <w:rsid w:val="009911BE"/>
    <w:rsid w:val="00991D92"/>
    <w:rsid w:val="00992A69"/>
    <w:rsid w:val="00992B4D"/>
    <w:rsid w:val="00995367"/>
    <w:rsid w:val="00995907"/>
    <w:rsid w:val="009A0CEF"/>
    <w:rsid w:val="009A1DC6"/>
    <w:rsid w:val="009A20C6"/>
    <w:rsid w:val="009A2374"/>
    <w:rsid w:val="009A530D"/>
    <w:rsid w:val="009A554E"/>
    <w:rsid w:val="009A57ED"/>
    <w:rsid w:val="009A5FAD"/>
    <w:rsid w:val="009A5FF2"/>
    <w:rsid w:val="009A7156"/>
    <w:rsid w:val="009B0E09"/>
    <w:rsid w:val="009B17C8"/>
    <w:rsid w:val="009B2EDE"/>
    <w:rsid w:val="009B2FC8"/>
    <w:rsid w:val="009B332C"/>
    <w:rsid w:val="009B4290"/>
    <w:rsid w:val="009B468E"/>
    <w:rsid w:val="009B5A1C"/>
    <w:rsid w:val="009B5B48"/>
    <w:rsid w:val="009B5FB6"/>
    <w:rsid w:val="009B6EB2"/>
    <w:rsid w:val="009C16C9"/>
    <w:rsid w:val="009C526B"/>
    <w:rsid w:val="009C5282"/>
    <w:rsid w:val="009C6446"/>
    <w:rsid w:val="009C6810"/>
    <w:rsid w:val="009C7317"/>
    <w:rsid w:val="009C7FA0"/>
    <w:rsid w:val="009D0588"/>
    <w:rsid w:val="009D0ECA"/>
    <w:rsid w:val="009D1D4C"/>
    <w:rsid w:val="009D302C"/>
    <w:rsid w:val="009D4F2F"/>
    <w:rsid w:val="009D56AB"/>
    <w:rsid w:val="009D5F0B"/>
    <w:rsid w:val="009D61BE"/>
    <w:rsid w:val="009D6F4E"/>
    <w:rsid w:val="009D7F11"/>
    <w:rsid w:val="009E1B16"/>
    <w:rsid w:val="009E1B96"/>
    <w:rsid w:val="009E3726"/>
    <w:rsid w:val="009E4D12"/>
    <w:rsid w:val="009F01E6"/>
    <w:rsid w:val="009F0CEF"/>
    <w:rsid w:val="009F17F4"/>
    <w:rsid w:val="009F1948"/>
    <w:rsid w:val="009F2075"/>
    <w:rsid w:val="009F37CB"/>
    <w:rsid w:val="009F3AFA"/>
    <w:rsid w:val="009F4593"/>
    <w:rsid w:val="009F4688"/>
    <w:rsid w:val="009F4BAA"/>
    <w:rsid w:val="009F539A"/>
    <w:rsid w:val="009F5551"/>
    <w:rsid w:val="009F7DB0"/>
    <w:rsid w:val="00A00FFF"/>
    <w:rsid w:val="00A01A9B"/>
    <w:rsid w:val="00A01AE3"/>
    <w:rsid w:val="00A021E1"/>
    <w:rsid w:val="00A036FC"/>
    <w:rsid w:val="00A057A1"/>
    <w:rsid w:val="00A0675C"/>
    <w:rsid w:val="00A067B9"/>
    <w:rsid w:val="00A06DCC"/>
    <w:rsid w:val="00A0734D"/>
    <w:rsid w:val="00A10509"/>
    <w:rsid w:val="00A117A4"/>
    <w:rsid w:val="00A11D31"/>
    <w:rsid w:val="00A12EB0"/>
    <w:rsid w:val="00A13092"/>
    <w:rsid w:val="00A14626"/>
    <w:rsid w:val="00A14B78"/>
    <w:rsid w:val="00A1540D"/>
    <w:rsid w:val="00A15924"/>
    <w:rsid w:val="00A16EB3"/>
    <w:rsid w:val="00A1746D"/>
    <w:rsid w:val="00A17837"/>
    <w:rsid w:val="00A22D2A"/>
    <w:rsid w:val="00A22D6F"/>
    <w:rsid w:val="00A242C0"/>
    <w:rsid w:val="00A24396"/>
    <w:rsid w:val="00A2573B"/>
    <w:rsid w:val="00A27889"/>
    <w:rsid w:val="00A27A80"/>
    <w:rsid w:val="00A27AE0"/>
    <w:rsid w:val="00A301DB"/>
    <w:rsid w:val="00A319F6"/>
    <w:rsid w:val="00A31DFC"/>
    <w:rsid w:val="00A32046"/>
    <w:rsid w:val="00A3243F"/>
    <w:rsid w:val="00A3345B"/>
    <w:rsid w:val="00A35FE9"/>
    <w:rsid w:val="00A362F1"/>
    <w:rsid w:val="00A365FC"/>
    <w:rsid w:val="00A37602"/>
    <w:rsid w:val="00A377D2"/>
    <w:rsid w:val="00A41AFA"/>
    <w:rsid w:val="00A42ADC"/>
    <w:rsid w:val="00A42C41"/>
    <w:rsid w:val="00A44002"/>
    <w:rsid w:val="00A44322"/>
    <w:rsid w:val="00A44DF8"/>
    <w:rsid w:val="00A50643"/>
    <w:rsid w:val="00A510DC"/>
    <w:rsid w:val="00A517DF"/>
    <w:rsid w:val="00A51B40"/>
    <w:rsid w:val="00A51CFB"/>
    <w:rsid w:val="00A52FF1"/>
    <w:rsid w:val="00A5348A"/>
    <w:rsid w:val="00A53C14"/>
    <w:rsid w:val="00A54067"/>
    <w:rsid w:val="00A54591"/>
    <w:rsid w:val="00A561B8"/>
    <w:rsid w:val="00A56E03"/>
    <w:rsid w:val="00A57F17"/>
    <w:rsid w:val="00A60B1C"/>
    <w:rsid w:val="00A6195E"/>
    <w:rsid w:val="00A61F6A"/>
    <w:rsid w:val="00A62BFC"/>
    <w:rsid w:val="00A62CF5"/>
    <w:rsid w:val="00A62F73"/>
    <w:rsid w:val="00A63AFE"/>
    <w:rsid w:val="00A6402A"/>
    <w:rsid w:val="00A64A78"/>
    <w:rsid w:val="00A65DA5"/>
    <w:rsid w:val="00A6736B"/>
    <w:rsid w:val="00A6763F"/>
    <w:rsid w:val="00A67CFA"/>
    <w:rsid w:val="00A67D64"/>
    <w:rsid w:val="00A70CBC"/>
    <w:rsid w:val="00A711B6"/>
    <w:rsid w:val="00A711FA"/>
    <w:rsid w:val="00A72BFA"/>
    <w:rsid w:val="00A732C4"/>
    <w:rsid w:val="00A73305"/>
    <w:rsid w:val="00A74C00"/>
    <w:rsid w:val="00A753F2"/>
    <w:rsid w:val="00A75FD4"/>
    <w:rsid w:val="00A769AD"/>
    <w:rsid w:val="00A76CB7"/>
    <w:rsid w:val="00A80CAD"/>
    <w:rsid w:val="00A81527"/>
    <w:rsid w:val="00A818BE"/>
    <w:rsid w:val="00A81DE7"/>
    <w:rsid w:val="00A83531"/>
    <w:rsid w:val="00A83EC5"/>
    <w:rsid w:val="00A86055"/>
    <w:rsid w:val="00A8631C"/>
    <w:rsid w:val="00A87788"/>
    <w:rsid w:val="00A877D8"/>
    <w:rsid w:val="00A8785D"/>
    <w:rsid w:val="00A87F53"/>
    <w:rsid w:val="00A90CCE"/>
    <w:rsid w:val="00A91A49"/>
    <w:rsid w:val="00A91B65"/>
    <w:rsid w:val="00A92223"/>
    <w:rsid w:val="00A92575"/>
    <w:rsid w:val="00A9329D"/>
    <w:rsid w:val="00A934CE"/>
    <w:rsid w:val="00A9362B"/>
    <w:rsid w:val="00A93B51"/>
    <w:rsid w:val="00A94F44"/>
    <w:rsid w:val="00A9556D"/>
    <w:rsid w:val="00A95966"/>
    <w:rsid w:val="00A959E8"/>
    <w:rsid w:val="00A95E84"/>
    <w:rsid w:val="00A9602A"/>
    <w:rsid w:val="00A962E3"/>
    <w:rsid w:val="00A9726C"/>
    <w:rsid w:val="00A97439"/>
    <w:rsid w:val="00AA0614"/>
    <w:rsid w:val="00AA0730"/>
    <w:rsid w:val="00AA08C4"/>
    <w:rsid w:val="00AA1C4F"/>
    <w:rsid w:val="00AA2984"/>
    <w:rsid w:val="00AA36AD"/>
    <w:rsid w:val="00AA4DE1"/>
    <w:rsid w:val="00AA50D5"/>
    <w:rsid w:val="00AA6433"/>
    <w:rsid w:val="00AB07E4"/>
    <w:rsid w:val="00AB1D6D"/>
    <w:rsid w:val="00AB1E43"/>
    <w:rsid w:val="00AB1FD7"/>
    <w:rsid w:val="00AB2EC3"/>
    <w:rsid w:val="00AB4114"/>
    <w:rsid w:val="00AB6184"/>
    <w:rsid w:val="00AB67BD"/>
    <w:rsid w:val="00AB7CBA"/>
    <w:rsid w:val="00AC0320"/>
    <w:rsid w:val="00AC1471"/>
    <w:rsid w:val="00AC2763"/>
    <w:rsid w:val="00AC2B19"/>
    <w:rsid w:val="00AC2C11"/>
    <w:rsid w:val="00AC322B"/>
    <w:rsid w:val="00AC3610"/>
    <w:rsid w:val="00AC3F5C"/>
    <w:rsid w:val="00AC4904"/>
    <w:rsid w:val="00AC4FF8"/>
    <w:rsid w:val="00AC5BA2"/>
    <w:rsid w:val="00AC5C23"/>
    <w:rsid w:val="00AC6632"/>
    <w:rsid w:val="00AD0CC7"/>
    <w:rsid w:val="00AD164D"/>
    <w:rsid w:val="00AD1F41"/>
    <w:rsid w:val="00AD4BF8"/>
    <w:rsid w:val="00AD5B74"/>
    <w:rsid w:val="00AE1665"/>
    <w:rsid w:val="00AE1B98"/>
    <w:rsid w:val="00AE3AA3"/>
    <w:rsid w:val="00AE4394"/>
    <w:rsid w:val="00AE4E0D"/>
    <w:rsid w:val="00AE77FC"/>
    <w:rsid w:val="00AF0187"/>
    <w:rsid w:val="00AF193F"/>
    <w:rsid w:val="00AF20D3"/>
    <w:rsid w:val="00AF3858"/>
    <w:rsid w:val="00AF4025"/>
    <w:rsid w:val="00AF45EE"/>
    <w:rsid w:val="00AF4F18"/>
    <w:rsid w:val="00AF5248"/>
    <w:rsid w:val="00AF5A64"/>
    <w:rsid w:val="00AF6FF0"/>
    <w:rsid w:val="00AF70C5"/>
    <w:rsid w:val="00B001B2"/>
    <w:rsid w:val="00B0069E"/>
    <w:rsid w:val="00B00DCE"/>
    <w:rsid w:val="00B01859"/>
    <w:rsid w:val="00B03F40"/>
    <w:rsid w:val="00B04756"/>
    <w:rsid w:val="00B051F5"/>
    <w:rsid w:val="00B058A5"/>
    <w:rsid w:val="00B063D2"/>
    <w:rsid w:val="00B0666D"/>
    <w:rsid w:val="00B06DFB"/>
    <w:rsid w:val="00B0789E"/>
    <w:rsid w:val="00B104FE"/>
    <w:rsid w:val="00B1138B"/>
    <w:rsid w:val="00B115C7"/>
    <w:rsid w:val="00B11B5D"/>
    <w:rsid w:val="00B128D5"/>
    <w:rsid w:val="00B12942"/>
    <w:rsid w:val="00B1335B"/>
    <w:rsid w:val="00B13A44"/>
    <w:rsid w:val="00B13EB3"/>
    <w:rsid w:val="00B142B9"/>
    <w:rsid w:val="00B146B3"/>
    <w:rsid w:val="00B16257"/>
    <w:rsid w:val="00B16D49"/>
    <w:rsid w:val="00B17A89"/>
    <w:rsid w:val="00B17BD4"/>
    <w:rsid w:val="00B23380"/>
    <w:rsid w:val="00B2354C"/>
    <w:rsid w:val="00B249DE"/>
    <w:rsid w:val="00B265B6"/>
    <w:rsid w:val="00B278BA"/>
    <w:rsid w:val="00B304A2"/>
    <w:rsid w:val="00B30860"/>
    <w:rsid w:val="00B30FC0"/>
    <w:rsid w:val="00B3167E"/>
    <w:rsid w:val="00B319ED"/>
    <w:rsid w:val="00B31F14"/>
    <w:rsid w:val="00B323F4"/>
    <w:rsid w:val="00B32B40"/>
    <w:rsid w:val="00B354F0"/>
    <w:rsid w:val="00B35926"/>
    <w:rsid w:val="00B35951"/>
    <w:rsid w:val="00B37E5F"/>
    <w:rsid w:val="00B401E6"/>
    <w:rsid w:val="00B41624"/>
    <w:rsid w:val="00B441DA"/>
    <w:rsid w:val="00B4607B"/>
    <w:rsid w:val="00B467A9"/>
    <w:rsid w:val="00B46B4E"/>
    <w:rsid w:val="00B46D23"/>
    <w:rsid w:val="00B47BD5"/>
    <w:rsid w:val="00B50042"/>
    <w:rsid w:val="00B5045F"/>
    <w:rsid w:val="00B50BD7"/>
    <w:rsid w:val="00B537B0"/>
    <w:rsid w:val="00B561B5"/>
    <w:rsid w:val="00B6286D"/>
    <w:rsid w:val="00B62AC6"/>
    <w:rsid w:val="00B6346E"/>
    <w:rsid w:val="00B63BDB"/>
    <w:rsid w:val="00B66DBA"/>
    <w:rsid w:val="00B67A1D"/>
    <w:rsid w:val="00B67E1F"/>
    <w:rsid w:val="00B712D4"/>
    <w:rsid w:val="00B735E2"/>
    <w:rsid w:val="00B7480D"/>
    <w:rsid w:val="00B7641C"/>
    <w:rsid w:val="00B7726A"/>
    <w:rsid w:val="00B773C7"/>
    <w:rsid w:val="00B776CB"/>
    <w:rsid w:val="00B77804"/>
    <w:rsid w:val="00B829AD"/>
    <w:rsid w:val="00B835EC"/>
    <w:rsid w:val="00B90335"/>
    <w:rsid w:val="00B9048E"/>
    <w:rsid w:val="00B90DD5"/>
    <w:rsid w:val="00B91F6D"/>
    <w:rsid w:val="00B92519"/>
    <w:rsid w:val="00B945C0"/>
    <w:rsid w:val="00B95591"/>
    <w:rsid w:val="00B95EFA"/>
    <w:rsid w:val="00B95F10"/>
    <w:rsid w:val="00BA2209"/>
    <w:rsid w:val="00BA39CE"/>
    <w:rsid w:val="00BA455E"/>
    <w:rsid w:val="00BA45EB"/>
    <w:rsid w:val="00BA4FBB"/>
    <w:rsid w:val="00BA5201"/>
    <w:rsid w:val="00BA5248"/>
    <w:rsid w:val="00BA55CE"/>
    <w:rsid w:val="00BA6435"/>
    <w:rsid w:val="00BA6B06"/>
    <w:rsid w:val="00BB06AD"/>
    <w:rsid w:val="00BB0C69"/>
    <w:rsid w:val="00BB1934"/>
    <w:rsid w:val="00BB200E"/>
    <w:rsid w:val="00BB2697"/>
    <w:rsid w:val="00BB2784"/>
    <w:rsid w:val="00BB2B28"/>
    <w:rsid w:val="00BB2FE2"/>
    <w:rsid w:val="00BB3C99"/>
    <w:rsid w:val="00BB40D2"/>
    <w:rsid w:val="00BB431F"/>
    <w:rsid w:val="00BB476E"/>
    <w:rsid w:val="00BB52F4"/>
    <w:rsid w:val="00BB7CE2"/>
    <w:rsid w:val="00BC0E8B"/>
    <w:rsid w:val="00BC19D3"/>
    <w:rsid w:val="00BC1B70"/>
    <w:rsid w:val="00BC1BB0"/>
    <w:rsid w:val="00BC2986"/>
    <w:rsid w:val="00BC2FC7"/>
    <w:rsid w:val="00BC4134"/>
    <w:rsid w:val="00BC4858"/>
    <w:rsid w:val="00BC4894"/>
    <w:rsid w:val="00BC5FD4"/>
    <w:rsid w:val="00BC667B"/>
    <w:rsid w:val="00BC69B1"/>
    <w:rsid w:val="00BC78BF"/>
    <w:rsid w:val="00BD034F"/>
    <w:rsid w:val="00BD0D8F"/>
    <w:rsid w:val="00BD30A7"/>
    <w:rsid w:val="00BD33A1"/>
    <w:rsid w:val="00BD70DD"/>
    <w:rsid w:val="00BD7DE3"/>
    <w:rsid w:val="00BE15CB"/>
    <w:rsid w:val="00BE17D6"/>
    <w:rsid w:val="00BE25CF"/>
    <w:rsid w:val="00BE35AB"/>
    <w:rsid w:val="00BE3ECF"/>
    <w:rsid w:val="00BF10BB"/>
    <w:rsid w:val="00BF1778"/>
    <w:rsid w:val="00BF1B20"/>
    <w:rsid w:val="00BF28BA"/>
    <w:rsid w:val="00BF3EB9"/>
    <w:rsid w:val="00BF46F9"/>
    <w:rsid w:val="00C00379"/>
    <w:rsid w:val="00C0131A"/>
    <w:rsid w:val="00C03751"/>
    <w:rsid w:val="00C0390C"/>
    <w:rsid w:val="00C05500"/>
    <w:rsid w:val="00C1030E"/>
    <w:rsid w:val="00C111FF"/>
    <w:rsid w:val="00C1125E"/>
    <w:rsid w:val="00C11514"/>
    <w:rsid w:val="00C12470"/>
    <w:rsid w:val="00C13BA7"/>
    <w:rsid w:val="00C15B47"/>
    <w:rsid w:val="00C16CC6"/>
    <w:rsid w:val="00C17E9B"/>
    <w:rsid w:val="00C215D9"/>
    <w:rsid w:val="00C2279A"/>
    <w:rsid w:val="00C24090"/>
    <w:rsid w:val="00C2444F"/>
    <w:rsid w:val="00C249DA"/>
    <w:rsid w:val="00C25359"/>
    <w:rsid w:val="00C259C4"/>
    <w:rsid w:val="00C25DFB"/>
    <w:rsid w:val="00C25FA5"/>
    <w:rsid w:val="00C27A1C"/>
    <w:rsid w:val="00C309F8"/>
    <w:rsid w:val="00C311C8"/>
    <w:rsid w:val="00C312DB"/>
    <w:rsid w:val="00C3284D"/>
    <w:rsid w:val="00C33AED"/>
    <w:rsid w:val="00C368DD"/>
    <w:rsid w:val="00C370F5"/>
    <w:rsid w:val="00C41968"/>
    <w:rsid w:val="00C41F40"/>
    <w:rsid w:val="00C42459"/>
    <w:rsid w:val="00C432FD"/>
    <w:rsid w:val="00C44A15"/>
    <w:rsid w:val="00C44EE0"/>
    <w:rsid w:val="00C45029"/>
    <w:rsid w:val="00C4553E"/>
    <w:rsid w:val="00C45728"/>
    <w:rsid w:val="00C45800"/>
    <w:rsid w:val="00C45C14"/>
    <w:rsid w:val="00C46A54"/>
    <w:rsid w:val="00C47123"/>
    <w:rsid w:val="00C47E51"/>
    <w:rsid w:val="00C51665"/>
    <w:rsid w:val="00C56298"/>
    <w:rsid w:val="00C566D6"/>
    <w:rsid w:val="00C575A7"/>
    <w:rsid w:val="00C60A67"/>
    <w:rsid w:val="00C60DC7"/>
    <w:rsid w:val="00C616C3"/>
    <w:rsid w:val="00C6223B"/>
    <w:rsid w:val="00C64B70"/>
    <w:rsid w:val="00C653F6"/>
    <w:rsid w:val="00C6549C"/>
    <w:rsid w:val="00C6578F"/>
    <w:rsid w:val="00C658F3"/>
    <w:rsid w:val="00C66203"/>
    <w:rsid w:val="00C67559"/>
    <w:rsid w:val="00C728D5"/>
    <w:rsid w:val="00C728F2"/>
    <w:rsid w:val="00C73E68"/>
    <w:rsid w:val="00C744B0"/>
    <w:rsid w:val="00C74548"/>
    <w:rsid w:val="00C74C27"/>
    <w:rsid w:val="00C754FB"/>
    <w:rsid w:val="00C7558B"/>
    <w:rsid w:val="00C75F15"/>
    <w:rsid w:val="00C807E6"/>
    <w:rsid w:val="00C81757"/>
    <w:rsid w:val="00C82F4D"/>
    <w:rsid w:val="00C85BD6"/>
    <w:rsid w:val="00C85C24"/>
    <w:rsid w:val="00C86537"/>
    <w:rsid w:val="00C866BE"/>
    <w:rsid w:val="00C87A54"/>
    <w:rsid w:val="00C87D45"/>
    <w:rsid w:val="00C90E6D"/>
    <w:rsid w:val="00C9293E"/>
    <w:rsid w:val="00C936F2"/>
    <w:rsid w:val="00C95E95"/>
    <w:rsid w:val="00C97B81"/>
    <w:rsid w:val="00CA0AFE"/>
    <w:rsid w:val="00CA0C2D"/>
    <w:rsid w:val="00CA1790"/>
    <w:rsid w:val="00CA1A39"/>
    <w:rsid w:val="00CA2189"/>
    <w:rsid w:val="00CA3168"/>
    <w:rsid w:val="00CA3EFF"/>
    <w:rsid w:val="00CA47C9"/>
    <w:rsid w:val="00CA4BDF"/>
    <w:rsid w:val="00CA501B"/>
    <w:rsid w:val="00CA6211"/>
    <w:rsid w:val="00CA6D6B"/>
    <w:rsid w:val="00CA753A"/>
    <w:rsid w:val="00CB000F"/>
    <w:rsid w:val="00CB13D9"/>
    <w:rsid w:val="00CB25A8"/>
    <w:rsid w:val="00CB3269"/>
    <w:rsid w:val="00CB333A"/>
    <w:rsid w:val="00CB3485"/>
    <w:rsid w:val="00CB4475"/>
    <w:rsid w:val="00CB52C2"/>
    <w:rsid w:val="00CB65EE"/>
    <w:rsid w:val="00CC3E51"/>
    <w:rsid w:val="00CC4E4E"/>
    <w:rsid w:val="00CC66EE"/>
    <w:rsid w:val="00CC7087"/>
    <w:rsid w:val="00CD001A"/>
    <w:rsid w:val="00CD1395"/>
    <w:rsid w:val="00CD3004"/>
    <w:rsid w:val="00CD37D6"/>
    <w:rsid w:val="00CD517E"/>
    <w:rsid w:val="00CD5BDE"/>
    <w:rsid w:val="00CD7E0D"/>
    <w:rsid w:val="00CE1692"/>
    <w:rsid w:val="00CE1C65"/>
    <w:rsid w:val="00CE31B7"/>
    <w:rsid w:val="00CE3566"/>
    <w:rsid w:val="00CE4A35"/>
    <w:rsid w:val="00CE5240"/>
    <w:rsid w:val="00CE648F"/>
    <w:rsid w:val="00CF0331"/>
    <w:rsid w:val="00CF3606"/>
    <w:rsid w:val="00CF3E8F"/>
    <w:rsid w:val="00CF4684"/>
    <w:rsid w:val="00CF51E5"/>
    <w:rsid w:val="00CF543E"/>
    <w:rsid w:val="00CF6DB3"/>
    <w:rsid w:val="00CF7056"/>
    <w:rsid w:val="00CF7161"/>
    <w:rsid w:val="00CF7E12"/>
    <w:rsid w:val="00D00489"/>
    <w:rsid w:val="00D00933"/>
    <w:rsid w:val="00D01706"/>
    <w:rsid w:val="00D0172C"/>
    <w:rsid w:val="00D020BA"/>
    <w:rsid w:val="00D02661"/>
    <w:rsid w:val="00D02E2C"/>
    <w:rsid w:val="00D03CFA"/>
    <w:rsid w:val="00D044A6"/>
    <w:rsid w:val="00D04B62"/>
    <w:rsid w:val="00D061A8"/>
    <w:rsid w:val="00D10F85"/>
    <w:rsid w:val="00D11031"/>
    <w:rsid w:val="00D144F7"/>
    <w:rsid w:val="00D156BC"/>
    <w:rsid w:val="00D15A02"/>
    <w:rsid w:val="00D15EF9"/>
    <w:rsid w:val="00D15F6C"/>
    <w:rsid w:val="00D170DB"/>
    <w:rsid w:val="00D17D84"/>
    <w:rsid w:val="00D210F3"/>
    <w:rsid w:val="00D2126A"/>
    <w:rsid w:val="00D22E09"/>
    <w:rsid w:val="00D23F6C"/>
    <w:rsid w:val="00D2432C"/>
    <w:rsid w:val="00D249EF"/>
    <w:rsid w:val="00D2513D"/>
    <w:rsid w:val="00D260EC"/>
    <w:rsid w:val="00D26B63"/>
    <w:rsid w:val="00D270A0"/>
    <w:rsid w:val="00D27F26"/>
    <w:rsid w:val="00D30F80"/>
    <w:rsid w:val="00D330A2"/>
    <w:rsid w:val="00D353F1"/>
    <w:rsid w:val="00D35CF2"/>
    <w:rsid w:val="00D35D33"/>
    <w:rsid w:val="00D36653"/>
    <w:rsid w:val="00D379BD"/>
    <w:rsid w:val="00D37CBC"/>
    <w:rsid w:val="00D41904"/>
    <w:rsid w:val="00D424FB"/>
    <w:rsid w:val="00D431CF"/>
    <w:rsid w:val="00D44020"/>
    <w:rsid w:val="00D4402C"/>
    <w:rsid w:val="00D44F94"/>
    <w:rsid w:val="00D47905"/>
    <w:rsid w:val="00D47A6A"/>
    <w:rsid w:val="00D5002B"/>
    <w:rsid w:val="00D5090B"/>
    <w:rsid w:val="00D51D4C"/>
    <w:rsid w:val="00D51F50"/>
    <w:rsid w:val="00D53317"/>
    <w:rsid w:val="00D53DAB"/>
    <w:rsid w:val="00D54F13"/>
    <w:rsid w:val="00D55CCF"/>
    <w:rsid w:val="00D56234"/>
    <w:rsid w:val="00D60C80"/>
    <w:rsid w:val="00D6210B"/>
    <w:rsid w:val="00D63FF7"/>
    <w:rsid w:val="00D64501"/>
    <w:rsid w:val="00D6451F"/>
    <w:rsid w:val="00D64799"/>
    <w:rsid w:val="00D66099"/>
    <w:rsid w:val="00D6636D"/>
    <w:rsid w:val="00D669E7"/>
    <w:rsid w:val="00D66E3D"/>
    <w:rsid w:val="00D67322"/>
    <w:rsid w:val="00D67CD9"/>
    <w:rsid w:val="00D67DE3"/>
    <w:rsid w:val="00D67F98"/>
    <w:rsid w:val="00D707B6"/>
    <w:rsid w:val="00D707F2"/>
    <w:rsid w:val="00D71700"/>
    <w:rsid w:val="00D71F4D"/>
    <w:rsid w:val="00D73F92"/>
    <w:rsid w:val="00D75275"/>
    <w:rsid w:val="00D7626D"/>
    <w:rsid w:val="00D77677"/>
    <w:rsid w:val="00D77FCB"/>
    <w:rsid w:val="00D818B0"/>
    <w:rsid w:val="00D81F42"/>
    <w:rsid w:val="00D82E44"/>
    <w:rsid w:val="00D832F4"/>
    <w:rsid w:val="00D83CD7"/>
    <w:rsid w:val="00D9238A"/>
    <w:rsid w:val="00D934C5"/>
    <w:rsid w:val="00D93936"/>
    <w:rsid w:val="00D94172"/>
    <w:rsid w:val="00D9690A"/>
    <w:rsid w:val="00D97D66"/>
    <w:rsid w:val="00DA01E9"/>
    <w:rsid w:val="00DA08E4"/>
    <w:rsid w:val="00DA1DB1"/>
    <w:rsid w:val="00DA4207"/>
    <w:rsid w:val="00DA4E33"/>
    <w:rsid w:val="00DA5F26"/>
    <w:rsid w:val="00DA6703"/>
    <w:rsid w:val="00DA675D"/>
    <w:rsid w:val="00DA7766"/>
    <w:rsid w:val="00DB011B"/>
    <w:rsid w:val="00DB01F7"/>
    <w:rsid w:val="00DB03FA"/>
    <w:rsid w:val="00DB0632"/>
    <w:rsid w:val="00DB0B7D"/>
    <w:rsid w:val="00DB146C"/>
    <w:rsid w:val="00DB2049"/>
    <w:rsid w:val="00DB35A4"/>
    <w:rsid w:val="00DB4BE2"/>
    <w:rsid w:val="00DB65F1"/>
    <w:rsid w:val="00DB684A"/>
    <w:rsid w:val="00DB7006"/>
    <w:rsid w:val="00DC0112"/>
    <w:rsid w:val="00DC1626"/>
    <w:rsid w:val="00DC2963"/>
    <w:rsid w:val="00DC3597"/>
    <w:rsid w:val="00DC4268"/>
    <w:rsid w:val="00DC4AE1"/>
    <w:rsid w:val="00DC5108"/>
    <w:rsid w:val="00DC5F97"/>
    <w:rsid w:val="00DD0151"/>
    <w:rsid w:val="00DD2FFC"/>
    <w:rsid w:val="00DD38A6"/>
    <w:rsid w:val="00DD4315"/>
    <w:rsid w:val="00DD4466"/>
    <w:rsid w:val="00DD76D4"/>
    <w:rsid w:val="00DE0AC8"/>
    <w:rsid w:val="00DE2088"/>
    <w:rsid w:val="00DE3943"/>
    <w:rsid w:val="00DE496B"/>
    <w:rsid w:val="00DE4AAB"/>
    <w:rsid w:val="00DE5068"/>
    <w:rsid w:val="00DE6173"/>
    <w:rsid w:val="00DF0D47"/>
    <w:rsid w:val="00DF1236"/>
    <w:rsid w:val="00DF1505"/>
    <w:rsid w:val="00DF1E37"/>
    <w:rsid w:val="00DF1FE2"/>
    <w:rsid w:val="00DF2D75"/>
    <w:rsid w:val="00DF3149"/>
    <w:rsid w:val="00DF379E"/>
    <w:rsid w:val="00DF3C8B"/>
    <w:rsid w:val="00DF469B"/>
    <w:rsid w:val="00DF4CAA"/>
    <w:rsid w:val="00DF501E"/>
    <w:rsid w:val="00DF56F5"/>
    <w:rsid w:val="00DF60AE"/>
    <w:rsid w:val="00E014DA"/>
    <w:rsid w:val="00E018D4"/>
    <w:rsid w:val="00E01B76"/>
    <w:rsid w:val="00E02ECA"/>
    <w:rsid w:val="00E0360C"/>
    <w:rsid w:val="00E036B1"/>
    <w:rsid w:val="00E04388"/>
    <w:rsid w:val="00E06D0D"/>
    <w:rsid w:val="00E0796D"/>
    <w:rsid w:val="00E10961"/>
    <w:rsid w:val="00E10AA0"/>
    <w:rsid w:val="00E11838"/>
    <w:rsid w:val="00E11BB3"/>
    <w:rsid w:val="00E137F0"/>
    <w:rsid w:val="00E14F22"/>
    <w:rsid w:val="00E15362"/>
    <w:rsid w:val="00E15BD5"/>
    <w:rsid w:val="00E16B13"/>
    <w:rsid w:val="00E1725E"/>
    <w:rsid w:val="00E17A91"/>
    <w:rsid w:val="00E17D73"/>
    <w:rsid w:val="00E17F7C"/>
    <w:rsid w:val="00E21228"/>
    <w:rsid w:val="00E2128E"/>
    <w:rsid w:val="00E22D0E"/>
    <w:rsid w:val="00E25C72"/>
    <w:rsid w:val="00E27C8A"/>
    <w:rsid w:val="00E3007B"/>
    <w:rsid w:val="00E30F96"/>
    <w:rsid w:val="00E31B08"/>
    <w:rsid w:val="00E32003"/>
    <w:rsid w:val="00E32870"/>
    <w:rsid w:val="00E33753"/>
    <w:rsid w:val="00E348CA"/>
    <w:rsid w:val="00E3626D"/>
    <w:rsid w:val="00E363FE"/>
    <w:rsid w:val="00E404A4"/>
    <w:rsid w:val="00E4362F"/>
    <w:rsid w:val="00E458B4"/>
    <w:rsid w:val="00E45F13"/>
    <w:rsid w:val="00E46776"/>
    <w:rsid w:val="00E467AE"/>
    <w:rsid w:val="00E474B5"/>
    <w:rsid w:val="00E4767D"/>
    <w:rsid w:val="00E50F69"/>
    <w:rsid w:val="00E51069"/>
    <w:rsid w:val="00E52360"/>
    <w:rsid w:val="00E52707"/>
    <w:rsid w:val="00E52B48"/>
    <w:rsid w:val="00E52F06"/>
    <w:rsid w:val="00E52F97"/>
    <w:rsid w:val="00E53DC2"/>
    <w:rsid w:val="00E54D91"/>
    <w:rsid w:val="00E6102C"/>
    <w:rsid w:val="00E61538"/>
    <w:rsid w:val="00E61C9A"/>
    <w:rsid w:val="00E625C5"/>
    <w:rsid w:val="00E625E8"/>
    <w:rsid w:val="00E62D8D"/>
    <w:rsid w:val="00E63743"/>
    <w:rsid w:val="00E65646"/>
    <w:rsid w:val="00E6632E"/>
    <w:rsid w:val="00E66EE9"/>
    <w:rsid w:val="00E67891"/>
    <w:rsid w:val="00E67D89"/>
    <w:rsid w:val="00E70657"/>
    <w:rsid w:val="00E70CEE"/>
    <w:rsid w:val="00E7163B"/>
    <w:rsid w:val="00E7200E"/>
    <w:rsid w:val="00E72B77"/>
    <w:rsid w:val="00E73DCF"/>
    <w:rsid w:val="00E747E0"/>
    <w:rsid w:val="00E748E3"/>
    <w:rsid w:val="00E752DD"/>
    <w:rsid w:val="00E760AB"/>
    <w:rsid w:val="00E77FBE"/>
    <w:rsid w:val="00E805BF"/>
    <w:rsid w:val="00E80680"/>
    <w:rsid w:val="00E81BEC"/>
    <w:rsid w:val="00E81FA1"/>
    <w:rsid w:val="00E84A97"/>
    <w:rsid w:val="00E84D92"/>
    <w:rsid w:val="00E869F5"/>
    <w:rsid w:val="00E86DAD"/>
    <w:rsid w:val="00E922E2"/>
    <w:rsid w:val="00E93B6F"/>
    <w:rsid w:val="00E94782"/>
    <w:rsid w:val="00E95FA0"/>
    <w:rsid w:val="00E9641E"/>
    <w:rsid w:val="00E96867"/>
    <w:rsid w:val="00E96E34"/>
    <w:rsid w:val="00E973C5"/>
    <w:rsid w:val="00E9755D"/>
    <w:rsid w:val="00EA1AEF"/>
    <w:rsid w:val="00EA2343"/>
    <w:rsid w:val="00EA2C72"/>
    <w:rsid w:val="00EA3BA9"/>
    <w:rsid w:val="00EA48BF"/>
    <w:rsid w:val="00EA5276"/>
    <w:rsid w:val="00EA60F8"/>
    <w:rsid w:val="00EA6DB2"/>
    <w:rsid w:val="00EA7788"/>
    <w:rsid w:val="00EB066D"/>
    <w:rsid w:val="00EB1176"/>
    <w:rsid w:val="00EB35FF"/>
    <w:rsid w:val="00EB3F36"/>
    <w:rsid w:val="00EB4F24"/>
    <w:rsid w:val="00EB5392"/>
    <w:rsid w:val="00EB66F7"/>
    <w:rsid w:val="00EB70AE"/>
    <w:rsid w:val="00EB7BD3"/>
    <w:rsid w:val="00EC2ECF"/>
    <w:rsid w:val="00EC42AA"/>
    <w:rsid w:val="00EC528C"/>
    <w:rsid w:val="00EC57D7"/>
    <w:rsid w:val="00EC5BC7"/>
    <w:rsid w:val="00EC5CE4"/>
    <w:rsid w:val="00EC6E53"/>
    <w:rsid w:val="00EC6F13"/>
    <w:rsid w:val="00EC73CA"/>
    <w:rsid w:val="00EC79A8"/>
    <w:rsid w:val="00ED1356"/>
    <w:rsid w:val="00ED198A"/>
    <w:rsid w:val="00ED445B"/>
    <w:rsid w:val="00ED4FEA"/>
    <w:rsid w:val="00ED7696"/>
    <w:rsid w:val="00ED79A6"/>
    <w:rsid w:val="00EE101C"/>
    <w:rsid w:val="00EE24AB"/>
    <w:rsid w:val="00EE2F2D"/>
    <w:rsid w:val="00EE323A"/>
    <w:rsid w:val="00EE3458"/>
    <w:rsid w:val="00EE393D"/>
    <w:rsid w:val="00EE3E18"/>
    <w:rsid w:val="00EE51B1"/>
    <w:rsid w:val="00EE610F"/>
    <w:rsid w:val="00EE6B10"/>
    <w:rsid w:val="00EE72F3"/>
    <w:rsid w:val="00EE7BBC"/>
    <w:rsid w:val="00EF011D"/>
    <w:rsid w:val="00EF019E"/>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DD"/>
    <w:rsid w:val="00F0701B"/>
    <w:rsid w:val="00F0714D"/>
    <w:rsid w:val="00F075E0"/>
    <w:rsid w:val="00F10BDE"/>
    <w:rsid w:val="00F1112F"/>
    <w:rsid w:val="00F122A9"/>
    <w:rsid w:val="00F12915"/>
    <w:rsid w:val="00F12F5A"/>
    <w:rsid w:val="00F133CD"/>
    <w:rsid w:val="00F14248"/>
    <w:rsid w:val="00F14995"/>
    <w:rsid w:val="00F15710"/>
    <w:rsid w:val="00F15B74"/>
    <w:rsid w:val="00F204F4"/>
    <w:rsid w:val="00F2106E"/>
    <w:rsid w:val="00F21238"/>
    <w:rsid w:val="00F21F75"/>
    <w:rsid w:val="00F220D0"/>
    <w:rsid w:val="00F221F6"/>
    <w:rsid w:val="00F22847"/>
    <w:rsid w:val="00F23CC2"/>
    <w:rsid w:val="00F24449"/>
    <w:rsid w:val="00F24694"/>
    <w:rsid w:val="00F24C20"/>
    <w:rsid w:val="00F252BA"/>
    <w:rsid w:val="00F25498"/>
    <w:rsid w:val="00F300DA"/>
    <w:rsid w:val="00F31197"/>
    <w:rsid w:val="00F31F9B"/>
    <w:rsid w:val="00F3203E"/>
    <w:rsid w:val="00F326EE"/>
    <w:rsid w:val="00F33221"/>
    <w:rsid w:val="00F33FE8"/>
    <w:rsid w:val="00F3485D"/>
    <w:rsid w:val="00F35C04"/>
    <w:rsid w:val="00F3642D"/>
    <w:rsid w:val="00F373FC"/>
    <w:rsid w:val="00F37EF9"/>
    <w:rsid w:val="00F40E57"/>
    <w:rsid w:val="00F41400"/>
    <w:rsid w:val="00F42A68"/>
    <w:rsid w:val="00F42C80"/>
    <w:rsid w:val="00F42F12"/>
    <w:rsid w:val="00F43157"/>
    <w:rsid w:val="00F44117"/>
    <w:rsid w:val="00F452E6"/>
    <w:rsid w:val="00F45A12"/>
    <w:rsid w:val="00F4698B"/>
    <w:rsid w:val="00F46E83"/>
    <w:rsid w:val="00F47DBD"/>
    <w:rsid w:val="00F50996"/>
    <w:rsid w:val="00F510B3"/>
    <w:rsid w:val="00F53797"/>
    <w:rsid w:val="00F54F31"/>
    <w:rsid w:val="00F56762"/>
    <w:rsid w:val="00F568AA"/>
    <w:rsid w:val="00F56FF8"/>
    <w:rsid w:val="00F571DE"/>
    <w:rsid w:val="00F605A5"/>
    <w:rsid w:val="00F608F2"/>
    <w:rsid w:val="00F61186"/>
    <w:rsid w:val="00F6180C"/>
    <w:rsid w:val="00F61D1F"/>
    <w:rsid w:val="00F62934"/>
    <w:rsid w:val="00F635BA"/>
    <w:rsid w:val="00F64065"/>
    <w:rsid w:val="00F645C9"/>
    <w:rsid w:val="00F64888"/>
    <w:rsid w:val="00F64BF4"/>
    <w:rsid w:val="00F64ED3"/>
    <w:rsid w:val="00F65C42"/>
    <w:rsid w:val="00F67210"/>
    <w:rsid w:val="00F6738E"/>
    <w:rsid w:val="00F67D76"/>
    <w:rsid w:val="00F67F33"/>
    <w:rsid w:val="00F7200E"/>
    <w:rsid w:val="00F7347A"/>
    <w:rsid w:val="00F7454C"/>
    <w:rsid w:val="00F749AC"/>
    <w:rsid w:val="00F75E77"/>
    <w:rsid w:val="00F7606C"/>
    <w:rsid w:val="00F77530"/>
    <w:rsid w:val="00F777F7"/>
    <w:rsid w:val="00F77EF0"/>
    <w:rsid w:val="00F80881"/>
    <w:rsid w:val="00F84817"/>
    <w:rsid w:val="00F84E55"/>
    <w:rsid w:val="00F85EDC"/>
    <w:rsid w:val="00F86E1E"/>
    <w:rsid w:val="00F87022"/>
    <w:rsid w:val="00F87CA1"/>
    <w:rsid w:val="00F9078F"/>
    <w:rsid w:val="00F90C8A"/>
    <w:rsid w:val="00F91875"/>
    <w:rsid w:val="00F93AB9"/>
    <w:rsid w:val="00F965C0"/>
    <w:rsid w:val="00F96BA2"/>
    <w:rsid w:val="00F96E93"/>
    <w:rsid w:val="00F971AC"/>
    <w:rsid w:val="00F976A8"/>
    <w:rsid w:val="00FA0B45"/>
    <w:rsid w:val="00FA26BF"/>
    <w:rsid w:val="00FA585E"/>
    <w:rsid w:val="00FA66A6"/>
    <w:rsid w:val="00FA6C7E"/>
    <w:rsid w:val="00FA6D1B"/>
    <w:rsid w:val="00FA7CF8"/>
    <w:rsid w:val="00FB02B1"/>
    <w:rsid w:val="00FB108E"/>
    <w:rsid w:val="00FB1B8C"/>
    <w:rsid w:val="00FB2640"/>
    <w:rsid w:val="00FB28A1"/>
    <w:rsid w:val="00FB3E5C"/>
    <w:rsid w:val="00FB506B"/>
    <w:rsid w:val="00FB746D"/>
    <w:rsid w:val="00FC061C"/>
    <w:rsid w:val="00FC078F"/>
    <w:rsid w:val="00FC149E"/>
    <w:rsid w:val="00FC36F6"/>
    <w:rsid w:val="00FC5265"/>
    <w:rsid w:val="00FD03F0"/>
    <w:rsid w:val="00FD1252"/>
    <w:rsid w:val="00FD1724"/>
    <w:rsid w:val="00FD35F3"/>
    <w:rsid w:val="00FD3911"/>
    <w:rsid w:val="00FD3AEF"/>
    <w:rsid w:val="00FD52DA"/>
    <w:rsid w:val="00FD5B5D"/>
    <w:rsid w:val="00FD5C61"/>
    <w:rsid w:val="00FD7A01"/>
    <w:rsid w:val="00FE0150"/>
    <w:rsid w:val="00FE0F4C"/>
    <w:rsid w:val="00FE1C57"/>
    <w:rsid w:val="00FE291F"/>
    <w:rsid w:val="00FE2F30"/>
    <w:rsid w:val="00FE4A2A"/>
    <w:rsid w:val="00FE565D"/>
    <w:rsid w:val="00FE5E77"/>
    <w:rsid w:val="00FE641E"/>
    <w:rsid w:val="00FE65B6"/>
    <w:rsid w:val="00FE6C2F"/>
    <w:rsid w:val="00FE727C"/>
    <w:rsid w:val="00FE798C"/>
    <w:rsid w:val="00FF071E"/>
    <w:rsid w:val="00FF1A4C"/>
    <w:rsid w:val="00FF24B6"/>
    <w:rsid w:val="00FF4626"/>
    <w:rsid w:val="00FF4EB8"/>
    <w:rsid w:val="00FF515A"/>
    <w:rsid w:val="00FF5A30"/>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285A1E"/>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285A1E"/>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www.apa.org/pubs/journals/resources/open-science-badges" TargetMode="External"/><Relationship Id="rId26" Type="http://schemas.openxmlformats.org/officeDocument/2006/relationships/hyperlink" Target="http://statcheck.io/" TargetMode="External"/><Relationship Id="rId39" Type="http://schemas.openxmlformats.org/officeDocument/2006/relationships/hyperlink" Target="https://uqam-ca.libguides.com/editeurs-predateurs/" TargetMode="External"/><Relationship Id="rId21" Type="http://schemas.openxmlformats.org/officeDocument/2006/relationships/hyperlink" Target="https://osf.io/" TargetMode="External"/><Relationship Id="rId34" Type="http://schemas.openxmlformats.org/officeDocument/2006/relationships/hyperlink" Target="https://frq.gouv.qc.ca/science-ouverte/" TargetMode="External"/><Relationship Id="rId42" Type="http://schemas.openxmlformats.org/officeDocument/2006/relationships/hyperlink" Target="https://psychologie.uqam.ca/wp-content/uploads/sites/73/2021/01/Prd_-final-adopte%CC%81-copie.pdf" TargetMode="External"/><Relationship Id="rId47" Type="http://schemas.openxmlformats.org/officeDocument/2006/relationships/hyperlink" Target="https://www.uoguelph.ca/psychology/graduate/thesis-statistics" TargetMode="External"/><Relationship Id="rId50" Type="http://schemas.openxmlformats.org/officeDocument/2006/relationships/hyperlink" Target="https://doi.org/10.1038/s41562-018-0399-z" TargetMode="External"/><Relationship Id="rId55" Type="http://schemas.openxmlformats.org/officeDocument/2006/relationships/hyperlink" Target="https://doi.org/10.1162/qss_a_00043" TargetMode="External"/><Relationship Id="rId63" Type="http://schemas.openxmlformats.org/officeDocument/2006/relationships/hyperlink" Target="https://doi.org/10.1177/2515245917747656" TargetMode="External"/><Relationship Id="rId68" Type="http://schemas.openxmlformats.org/officeDocument/2006/relationships/hyperlink" Target="https://www.R-project.org/"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1/jama.2017.21168" TargetMode="Externa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0.jpg"/><Relationship Id="rId11" Type="http://schemas.openxmlformats.org/officeDocument/2006/relationships/image" Target="media/image2.png"/><Relationship Id="rId24" Type="http://schemas.openxmlformats.org/officeDocument/2006/relationships/hyperlink" Target="https://easystats.github.io/report/index.html" TargetMode="External"/><Relationship Id="rId32" Type="http://schemas.openxmlformats.org/officeDocument/2006/relationships/hyperlink" Target="https://help.osf.io/article/230-preprint-faqs" TargetMode="External"/><Relationship Id="rId37" Type="http://schemas.openxmlformats.org/officeDocument/2006/relationships/hyperlink" Target="https://www.coalition-s.org/action-plan-for-diamond-open-access/" TargetMode="External"/><Relationship Id="rId40" Type="http://schemas.openxmlformats.org/officeDocument/2006/relationships/hyperlink" Target="https://frq.gouv.qc.ca/revues_predatrices/" TargetMode="External"/><Relationship Id="rId45" Type="http://schemas.openxmlformats.org/officeDocument/2006/relationships/hyperlink" Target="https://psysciacc.org/" TargetMode="External"/><Relationship Id="rId53" Type="http://schemas.openxmlformats.org/officeDocument/2006/relationships/hyperlink" Target="https://doi.org/10.1177/1745691612459059" TargetMode="External"/><Relationship Id="rId58" Type="http://schemas.openxmlformats.org/officeDocument/2006/relationships/hyperlink" Target="https://doi.org/doi:10.1098/rsos.220099" TargetMode="External"/><Relationship Id="rId66" Type="http://schemas.openxmlformats.org/officeDocument/2006/relationships/hyperlink" Target="https://doi.org/doi:10.1126/science.aac4716" TargetMode="External"/><Relationship Id="rId7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9.jpg"/><Relationship Id="rId28" Type="http://schemas.openxmlformats.org/officeDocument/2006/relationships/hyperlink" Target="https://www.apa.org/topics/research/data-science" TargetMode="External"/><Relationship Id="rId36" Type="http://schemas.openxmlformats.org/officeDocument/2006/relationships/hyperlink" Target="https://oaaustralasia.org/2021/05/25/what-are-the-different-types-of-open-access/" TargetMode="External"/><Relationship Id="rId49" Type="http://schemas.openxmlformats.org/officeDocument/2006/relationships/hyperlink" Target="https://www.uoguelph.ca/psychology/graduate/thesis-statistics" TargetMode="External"/><Relationship Id="rId57"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1" Type="http://schemas.openxmlformats.org/officeDocument/2006/relationships/hyperlink" Target="https://doi.org/10.1371/journal.pmed.0020124" TargetMode="External"/><Relationship Id="rId10" Type="http://schemas.openxmlformats.org/officeDocument/2006/relationships/hyperlink" Target="https://vusci.blog/2020/04/17/reproducibilitea-blends-and-flavors/" TargetMode="External"/><Relationship Id="rId19" Type="http://schemas.openxmlformats.org/officeDocument/2006/relationships/image" Target="media/image7.jpg"/><Relationship Id="rId31" Type="http://schemas.openxmlformats.org/officeDocument/2006/relationships/hyperlink" Target="https://twitter.com/syeducation/status/1452724624651866119" TargetMode="External"/><Relationship Id="rId44" Type="http://schemas.openxmlformats.org/officeDocument/2006/relationships/hyperlink" Target="https://osf.io/" TargetMode="External"/><Relationship Id="rId52" Type="http://schemas.openxmlformats.org/officeDocument/2006/relationships/hyperlink" Target="https://psychologie.uqam.ca/wp-content/uploads/sites/73/2021/01/Prd_-final-adopte%CC%81-copie.pdf" TargetMode="External"/><Relationship Id="rId60" Type="http://schemas.openxmlformats.org/officeDocument/2006/relationships/hyperlink" Target="https://doi.org/10.1080/02763869.2020.1704597" TargetMode="External"/><Relationship Id="rId65" Type="http://schemas.openxmlformats.org/officeDocument/2006/relationships/hyperlink" Target="https://doi.org/10.3758/s13428-015-0664-2" TargetMode="External"/><Relationship Id="rId73" Type="http://schemas.openxmlformats.org/officeDocument/2006/relationships/hyperlink" Target="https://doi.org/10.3389/fpsyg.2016.01832"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image" Target="media/image4.jpeg"/><Relationship Id="rId22" Type="http://schemas.openxmlformats.org/officeDocument/2006/relationships/image" Target="media/image8.jpg"/><Relationship Id="rId27" Type="http://schemas.openxmlformats.org/officeDocument/2006/relationships/hyperlink" Target="https://datahowler.wordpress.com/2016/09/10/no-more-excuses-r-is-better-than-spss-for-psychology-undergrads-and-students-agree/" TargetMode="External"/><Relationship Id="rId30" Type="http://schemas.openxmlformats.org/officeDocument/2006/relationships/hyperlink" Target="https://psyarxiv.com/" TargetMode="External"/><Relationship Id="rId35" Type="http://schemas.openxmlformats.org/officeDocument/2006/relationships/hyperlink" Target="https://www.nature.com/articles/d41586-021-00883-6" TargetMode="External"/><Relationship Id="rId43" Type="http://schemas.openxmlformats.org/officeDocument/2006/relationships/hyperlink" Target="https://osf.io/" TargetMode="External"/><Relationship Id="rId48" Type="http://schemas.openxmlformats.org/officeDocument/2006/relationships/hyperlink" Target="http://statcheck.io/" TargetMode="External"/><Relationship Id="rId56" Type="http://schemas.openxmlformats.org/officeDocument/2006/relationships/hyperlink" Target="https://doi.org/10.7554/eLife.52646" TargetMode="External"/><Relationship Id="rId64" Type="http://schemas.openxmlformats.org/officeDocument/2006/relationships/hyperlink" Target="https://doi.org/10.1027/1864-9335/a000192" TargetMode="External"/><Relationship Id="rId69" Type="http://schemas.openxmlformats.org/officeDocument/2006/relationships/hyperlink" Target="https://doi.org/10.1038/533147a" TargetMode="External"/><Relationship Id="rId8" Type="http://schemas.openxmlformats.org/officeDocument/2006/relationships/image" Target="media/image1.png"/><Relationship Id="rId51" Type="http://schemas.openxmlformats.org/officeDocument/2006/relationships/hyperlink" Target="https://osf.io/v7ndz" TargetMode="External"/><Relationship Id="rId72" Type="http://schemas.openxmlformats.org/officeDocument/2006/relationships/hyperlink" Target="https://doi.org/10.1177/1745691612463078" TargetMode="External"/><Relationship Id="rId3" Type="http://schemas.openxmlformats.org/officeDocument/2006/relationships/styles" Target="styles.xml"/><Relationship Id="rId12" Type="http://schemas.openxmlformats.org/officeDocument/2006/relationships/hyperlink" Target="https://www.uoguelph.ca/psychology/graduate/thesis-statistics" TargetMode="External"/><Relationship Id="rId17" Type="http://schemas.openxmlformats.org/officeDocument/2006/relationships/hyperlink" Target="https://arstechnica.com/science/2019/02/the-replication-crisis-may-also-be-a-theory-crisis/" TargetMode="External"/><Relationship Id="rId25" Type="http://schemas.openxmlformats.org/officeDocument/2006/relationships/hyperlink" Target="https://rempsyc.remi-theriault.com/articles/table" TargetMode="External"/><Relationship Id="rId33" Type="http://schemas.openxmlformats.org/officeDocument/2006/relationships/hyperlink" Target="https://help.osf.io/article/230-preprint-faqs" TargetMode="External"/><Relationship Id="rId38" Type="http://schemas.openxmlformats.org/officeDocument/2006/relationships/hyperlink" Target="https://frq.gouv.qc.ca/revues_predatrices/" TargetMode="External"/><Relationship Id="rId46" Type="http://schemas.openxmlformats.org/officeDocument/2006/relationships/hyperlink" Target="https://osf.io/2jt9u/" TargetMode="External"/><Relationship Id="rId59" Type="http://schemas.openxmlformats.org/officeDocument/2006/relationships/hyperlink" Target="https://doi.org/10.1007/s11192-019-03301-x" TargetMode="External"/><Relationship Id="rId67" Type="http://schemas.openxmlformats.org/officeDocument/2006/relationships/hyperlink" Target="https://osf.io/2jt9u" TargetMode="External"/><Relationship Id="rId20"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41" Type="http://schemas.openxmlformats.org/officeDocument/2006/relationships/hyperlink" Target="https://uqam-ca.libguides.com/editeurs-predateurs/" TargetMode="External"/><Relationship Id="rId54" Type="http://schemas.openxmlformats.org/officeDocument/2006/relationships/hyperlink" Target="https://frq.gouv.qc.ca/app/uploads/2022/06/politique-libre-acces-revisee_vf.pdf" TargetMode="External"/><Relationship Id="rId62" Type="http://schemas.openxmlformats.org/officeDocument/2006/relationships/hyperlink" Target="https://doi.org/10.1371/journal.pone.0253129" TargetMode="External"/><Relationship Id="rId70" Type="http://schemas.openxmlformats.org/officeDocument/2006/relationships/hyperlink" Target="https://doi.org/10.1371/journal.pcbi.1010139"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1</TotalTime>
  <Pages>29</Pages>
  <Words>10565</Words>
  <Characters>6022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Rémi Thériault</cp:lastModifiedBy>
  <cp:revision>781</cp:revision>
  <cp:lastPrinted>2023-02-16T17:37:00Z</cp:lastPrinted>
  <dcterms:created xsi:type="dcterms:W3CDTF">2023-02-15T00:36:00Z</dcterms:created>
  <dcterms:modified xsi:type="dcterms:W3CDTF">2023-03-06T20:54:00Z</dcterms:modified>
</cp:coreProperties>
</file>